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E7461" w:rsidRDefault="00B2354C" w:rsidP="001C1E5A">
      <w:pPr>
        <w:jc w:val="center"/>
        <w:rPr>
          <w:b/>
          <w:bCs/>
          <w:sz w:val="96"/>
          <w:szCs w:val="160"/>
        </w:rPr>
      </w:pPr>
      <w:bookmarkStart w:id="0" w:name="_Toc121752976"/>
      <w:r w:rsidRPr="006E7461">
        <w:rPr>
          <w:b/>
          <w:bCs/>
          <w:sz w:val="48"/>
          <w:szCs w:val="44"/>
        </w:rPr>
        <w:t>Bonnes pratiques et science ouverte</w:t>
      </w:r>
      <w:r w:rsidR="004A1120" w:rsidRPr="006E7461">
        <w:rPr>
          <w:b/>
          <w:bCs/>
          <w:sz w:val="48"/>
          <w:szCs w:val="44"/>
        </w:rPr>
        <w:t xml:space="preserve"> </w:t>
      </w:r>
      <w:r w:rsidRPr="006E7461">
        <w:rPr>
          <w:b/>
          <w:bCs/>
          <w:sz w:val="48"/>
          <w:szCs w:val="44"/>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2"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80951C2"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494D9B">
        <w:rPr>
          <w:rFonts w:eastAsia="Times New Roman" w:cs="Times New Roman"/>
          <w:sz w:val="28"/>
          <w:szCs w:val="28"/>
          <w:lang w:val="fr-CA"/>
        </w:rPr>
        <w:t>22 mars</w:t>
      </w:r>
      <w:r w:rsidR="00671ABB" w:rsidRPr="00671ABB">
        <w:rPr>
          <w:rFonts w:eastAsia="Times New Roman" w:cs="Times New Roman"/>
          <w:sz w:val="28"/>
          <w:szCs w:val="28"/>
          <w:lang w:val="fr-CA"/>
        </w:rPr>
        <w:t xml:space="preserve"> 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Default="000611F3" w:rsidP="000611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Default="000611F3" w:rsidP="000611F3"/>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557843">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06F27353"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9F708E">
              <w:rPr>
                <w:noProof/>
                <w:webHidden/>
              </w:rPr>
              <w:t>3</w:t>
            </w:r>
            <w:r w:rsidR="00F8042B">
              <w:rPr>
                <w:noProof/>
                <w:webHidden/>
              </w:rPr>
              <w:fldChar w:fldCharType="end"/>
            </w:r>
          </w:hyperlink>
        </w:p>
        <w:p w14:paraId="5D096791" w14:textId="27DB43CA"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9F708E">
              <w:rPr>
                <w:noProof/>
                <w:webHidden/>
              </w:rPr>
              <w:t>4</w:t>
            </w:r>
            <w:r w:rsidR="00F8042B">
              <w:rPr>
                <w:noProof/>
                <w:webHidden/>
              </w:rPr>
              <w:fldChar w:fldCharType="end"/>
            </w:r>
          </w:hyperlink>
        </w:p>
        <w:p w14:paraId="4CD702D0" w14:textId="3E0E2D6C"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9F708E">
              <w:rPr>
                <w:noProof/>
                <w:webHidden/>
              </w:rPr>
              <w:t>4</w:t>
            </w:r>
            <w:r w:rsidR="00F8042B">
              <w:rPr>
                <w:noProof/>
                <w:webHidden/>
              </w:rPr>
              <w:fldChar w:fldCharType="end"/>
            </w:r>
          </w:hyperlink>
        </w:p>
        <w:p w14:paraId="6F93B6EF" w14:textId="36E7DA5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9F708E">
              <w:rPr>
                <w:noProof/>
                <w:webHidden/>
              </w:rPr>
              <w:t>5</w:t>
            </w:r>
            <w:r w:rsidR="00F8042B">
              <w:rPr>
                <w:noProof/>
                <w:webHidden/>
              </w:rPr>
              <w:fldChar w:fldCharType="end"/>
            </w:r>
          </w:hyperlink>
        </w:p>
        <w:p w14:paraId="10DDD2B5" w14:textId="4C1966F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9F708E">
              <w:rPr>
                <w:noProof/>
                <w:webHidden/>
              </w:rPr>
              <w:t>6</w:t>
            </w:r>
            <w:r w:rsidR="00F8042B">
              <w:rPr>
                <w:noProof/>
                <w:webHidden/>
              </w:rPr>
              <w:fldChar w:fldCharType="end"/>
            </w:r>
          </w:hyperlink>
        </w:p>
        <w:p w14:paraId="28E9222D" w14:textId="53B2375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9F708E">
              <w:rPr>
                <w:noProof/>
                <w:webHidden/>
              </w:rPr>
              <w:t>9</w:t>
            </w:r>
            <w:r w:rsidR="00F8042B">
              <w:rPr>
                <w:noProof/>
                <w:webHidden/>
              </w:rPr>
              <w:fldChar w:fldCharType="end"/>
            </w:r>
          </w:hyperlink>
        </w:p>
        <w:p w14:paraId="12D0E993" w14:textId="0685D49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9F708E">
              <w:rPr>
                <w:noProof/>
                <w:webHidden/>
              </w:rPr>
              <w:t>12</w:t>
            </w:r>
            <w:r w:rsidR="00F8042B">
              <w:rPr>
                <w:noProof/>
                <w:webHidden/>
              </w:rPr>
              <w:fldChar w:fldCharType="end"/>
            </w:r>
          </w:hyperlink>
        </w:p>
        <w:p w14:paraId="739D5BFB" w14:textId="5B613B9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9F708E">
              <w:rPr>
                <w:noProof/>
                <w:webHidden/>
              </w:rPr>
              <w:t>13</w:t>
            </w:r>
            <w:r w:rsidR="00F8042B">
              <w:rPr>
                <w:noProof/>
                <w:webHidden/>
              </w:rPr>
              <w:fldChar w:fldCharType="end"/>
            </w:r>
          </w:hyperlink>
        </w:p>
        <w:p w14:paraId="76DE9322" w14:textId="518928A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9F708E">
              <w:rPr>
                <w:noProof/>
                <w:webHidden/>
              </w:rPr>
              <w:t>14</w:t>
            </w:r>
            <w:r w:rsidR="00F8042B">
              <w:rPr>
                <w:noProof/>
                <w:webHidden/>
              </w:rPr>
              <w:fldChar w:fldCharType="end"/>
            </w:r>
          </w:hyperlink>
        </w:p>
        <w:p w14:paraId="53BF6F5E" w14:textId="16BCCAC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9F708E">
              <w:rPr>
                <w:noProof/>
                <w:webHidden/>
              </w:rPr>
              <w:t>15</w:t>
            </w:r>
            <w:r w:rsidR="00F8042B">
              <w:rPr>
                <w:noProof/>
                <w:webHidden/>
              </w:rPr>
              <w:fldChar w:fldCharType="end"/>
            </w:r>
          </w:hyperlink>
        </w:p>
        <w:p w14:paraId="72205844" w14:textId="013B5088"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9F708E">
              <w:rPr>
                <w:noProof/>
                <w:webHidden/>
              </w:rPr>
              <w:t>17</w:t>
            </w:r>
            <w:r w:rsidR="00F8042B">
              <w:rPr>
                <w:noProof/>
                <w:webHidden/>
              </w:rPr>
              <w:fldChar w:fldCharType="end"/>
            </w:r>
          </w:hyperlink>
        </w:p>
        <w:p w14:paraId="5DE710DA" w14:textId="43ED66D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9F708E">
              <w:rPr>
                <w:noProof/>
                <w:webHidden/>
              </w:rPr>
              <w:t>18</w:t>
            </w:r>
            <w:r w:rsidR="00F8042B">
              <w:rPr>
                <w:noProof/>
                <w:webHidden/>
              </w:rPr>
              <w:fldChar w:fldCharType="end"/>
            </w:r>
          </w:hyperlink>
        </w:p>
        <w:p w14:paraId="047E679F" w14:textId="05D2728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9F708E">
              <w:rPr>
                <w:noProof/>
                <w:webHidden/>
              </w:rPr>
              <w:t>20</w:t>
            </w:r>
            <w:r w:rsidR="00F8042B">
              <w:rPr>
                <w:noProof/>
                <w:webHidden/>
              </w:rPr>
              <w:fldChar w:fldCharType="end"/>
            </w:r>
          </w:hyperlink>
        </w:p>
        <w:p w14:paraId="0059EBDF" w14:textId="44EFB1D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9F708E">
              <w:rPr>
                <w:noProof/>
                <w:webHidden/>
              </w:rPr>
              <w:t>22</w:t>
            </w:r>
            <w:r w:rsidR="00F8042B">
              <w:rPr>
                <w:noProof/>
                <w:webHidden/>
              </w:rPr>
              <w:fldChar w:fldCharType="end"/>
            </w:r>
          </w:hyperlink>
        </w:p>
        <w:p w14:paraId="14BA8AD4" w14:textId="5B7F200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9F708E">
              <w:rPr>
                <w:noProof/>
                <w:webHidden/>
              </w:rPr>
              <w:t>24</w:t>
            </w:r>
            <w:r w:rsidR="00F8042B">
              <w:rPr>
                <w:noProof/>
                <w:webHidden/>
              </w:rPr>
              <w:fldChar w:fldCharType="end"/>
            </w:r>
          </w:hyperlink>
        </w:p>
        <w:p w14:paraId="536C9F10" w14:textId="6D5962D1"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9F708E">
              <w:rPr>
                <w:noProof/>
                <w:webHidden/>
              </w:rPr>
              <w:t>25</w:t>
            </w:r>
            <w:r w:rsidR="00F8042B">
              <w:rPr>
                <w:noProof/>
                <w:webHidden/>
              </w:rPr>
              <w:fldChar w:fldCharType="end"/>
            </w:r>
          </w:hyperlink>
        </w:p>
        <w:p w14:paraId="091F0BED" w14:textId="2F59C2D6"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s professeur.e.s, comité, ou étudiant.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9F708E">
              <w:rPr>
                <w:noProof/>
                <w:webHidden/>
              </w:rPr>
              <w:t>26</w:t>
            </w:r>
            <w:r w:rsidR="00F8042B">
              <w:rPr>
                <w:noProof/>
                <w:webHidden/>
              </w:rPr>
              <w:fldChar w:fldCharType="end"/>
            </w:r>
          </w:hyperlink>
        </w:p>
        <w:p w14:paraId="07194A5C" w14:textId="4A322A09"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9F708E">
              <w:rPr>
                <w:noProof/>
                <w:webHidden/>
              </w:rPr>
              <w:t>28</w:t>
            </w:r>
            <w:r w:rsidR="00F8042B">
              <w:rPr>
                <w:noProof/>
                <w:webHidden/>
              </w:rPr>
              <w:fldChar w:fldCharType="end"/>
            </w:r>
          </w:hyperlink>
        </w:p>
        <w:p w14:paraId="704654EE" w14:textId="234E4C35"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9F708E">
              <w:rPr>
                <w:noProof/>
                <w:webHidden/>
              </w:rPr>
              <w:t>28</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557843">
      <w:pPr>
        <w:pStyle w:val="APA1"/>
      </w:pPr>
      <w:bookmarkStart w:id="6" w:name="_Toc130399337"/>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p>
    <w:p w14:paraId="40E8BAD5" w14:textId="0775DA68"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à améliorer la qualité des thèses étudiant</w:t>
      </w:r>
      <w:r w:rsidR="00A1746D">
        <w:rPr>
          <w:lang w:val="fr-CA"/>
        </w:rPr>
        <w:t>e</w:t>
      </w:r>
      <w:r w:rsidR="00705002" w:rsidRPr="002D468B">
        <w:rPr>
          <w:lang w:val="fr-CA"/>
        </w:rPr>
        <w:t>s</w:t>
      </w:r>
      <w:r w:rsidR="000C63A4">
        <w:rPr>
          <w:lang w:val="fr-CA"/>
        </w:rPr>
        <w:t>.</w:t>
      </w:r>
      <w:r w:rsidR="00705002" w:rsidRPr="002D468B">
        <w:rPr>
          <w:lang w:val="fr-CA"/>
        </w:rPr>
        <w:t xml:space="preserve"> </w:t>
      </w:r>
      <w:r w:rsidR="00445A35">
        <w:rPr>
          <w:lang w:val="fr-CA"/>
        </w:rPr>
        <w:t xml:space="preserve">À ce titre, il vise à </w:t>
      </w:r>
      <w:r w:rsidR="00705002" w:rsidRPr="002D468B">
        <w:rPr>
          <w:lang w:val="fr-CA"/>
        </w:rPr>
        <w:t>facilit</w:t>
      </w:r>
      <w:r w:rsidR="00445A35">
        <w:rPr>
          <w:lang w:val="fr-CA"/>
        </w:rPr>
        <w:t>er</w:t>
      </w:r>
      <w:r w:rsidR="00705002" w:rsidRPr="002D468B">
        <w:rPr>
          <w:lang w:val="fr-CA"/>
        </w:rPr>
        <w:t xml:space="preserve"> </w:t>
      </w:r>
      <w:r w:rsidR="00A27889">
        <w:rPr>
          <w:lang w:val="fr-CA"/>
        </w:rPr>
        <w:t>l</w:t>
      </w:r>
      <w:r w:rsidR="00E94782">
        <w:rPr>
          <w:lang w:val="fr-CA"/>
        </w:rPr>
        <w:t>’</w:t>
      </w:r>
      <w:r w:rsidR="00A27889">
        <w:rPr>
          <w:lang w:val="fr-CA"/>
        </w:rPr>
        <w:t xml:space="preserve">intégration </w:t>
      </w:r>
      <w:r w:rsidR="00705002" w:rsidRPr="002D468B">
        <w:rPr>
          <w:lang w:val="fr-CA"/>
        </w:rPr>
        <w:t xml:space="preserve">de pratiques de recherche ouvertes et transparentes et </w:t>
      </w:r>
      <w:r w:rsidR="00445A35">
        <w:rPr>
          <w:lang w:val="fr-CA"/>
        </w:rPr>
        <w:t xml:space="preserve">à </w:t>
      </w:r>
      <w:r w:rsidR="00705002" w:rsidRPr="002D468B">
        <w:rPr>
          <w:lang w:val="fr-CA"/>
        </w:rPr>
        <w:t>aid</w:t>
      </w:r>
      <w:r w:rsidR="00445A35">
        <w:rPr>
          <w:lang w:val="fr-CA"/>
        </w:rPr>
        <w:t>er</w:t>
      </w:r>
      <w:r w:rsidR="00705002" w:rsidRPr="002D468B">
        <w:rPr>
          <w:lang w:val="fr-CA"/>
        </w:rPr>
        <w:t xml:space="preserve"> à éviter les pratiques de recherche </w:t>
      </w:r>
      <w:r w:rsidR="00F645C9">
        <w:rPr>
          <w:lang w:val="fr-CA"/>
        </w:rPr>
        <w:t>questionnables</w:t>
      </w:r>
      <w:r w:rsidR="00705002" w:rsidRPr="002D468B">
        <w:rPr>
          <w:lang w:val="fr-CA"/>
        </w:rPr>
        <w:t>, dont beaucoup sont désormais considérées comme contraires à l</w:t>
      </w:r>
      <w:r w:rsidR="00E94782">
        <w:rPr>
          <w:lang w:val="fr-CA"/>
        </w:rPr>
        <w:t>’</w:t>
      </w:r>
      <w:r w:rsidR="00705002" w:rsidRPr="002D468B">
        <w:rPr>
          <w:lang w:val="fr-CA"/>
        </w:rPr>
        <w:t>éthique et couvertes dans la section éthique des manuels.</w:t>
      </w:r>
    </w:p>
    <w:p w14:paraId="4E295B05" w14:textId="57F077F2"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document est </w:t>
      </w:r>
      <w:r w:rsidR="00CB25A8">
        <w:rPr>
          <w:rFonts w:eastAsia="Times New Roman" w:cs="Times New Roman"/>
          <w:szCs w:val="24"/>
          <w:lang w:val="fr-CA"/>
        </w:rPr>
        <w:t xml:space="preserve">en </w:t>
      </w:r>
      <w:r w:rsidRPr="0076205D">
        <w:rPr>
          <w:rFonts w:eastAsia="Times New Roman" w:cs="Times New Roman"/>
          <w:szCs w:val="24"/>
          <w:lang w:val="fr-CA"/>
        </w:rPr>
        <w:t>partie inspiré</w:t>
      </w:r>
      <w:r w:rsidR="00F77EF0">
        <w:rPr>
          <w:rFonts w:eastAsia="Times New Roman" w:cs="Times New Roman"/>
          <w:szCs w:val="24"/>
          <w:lang w:val="fr-CA"/>
        </w:rPr>
        <w:t>,</w:t>
      </w:r>
      <w:r w:rsidRPr="0076205D">
        <w:rPr>
          <w:rFonts w:eastAsia="Times New Roman" w:cs="Times New Roman"/>
          <w:szCs w:val="24"/>
          <w:lang w:val="fr-CA"/>
        </w:rPr>
        <w:t xml:space="preserve"> </w:t>
      </w:r>
      <w:r w:rsidR="00CB25A8">
        <w:rPr>
          <w:rFonts w:eastAsia="Times New Roman" w:cs="Times New Roman"/>
          <w:szCs w:val="24"/>
          <w:lang w:val="fr-CA"/>
        </w:rPr>
        <w:t>mais se veut surtout un complément</w:t>
      </w:r>
      <w:r w:rsidR="00F77EF0">
        <w:rPr>
          <w:rFonts w:eastAsia="Times New Roman" w:cs="Times New Roman"/>
          <w:szCs w:val="24"/>
          <w:lang w:val="fr-CA"/>
        </w:rPr>
        <w:t>,</w:t>
      </w:r>
      <w:r w:rsidR="007F65F8">
        <w:rPr>
          <w:rFonts w:eastAsia="Times New Roman" w:cs="Times New Roman"/>
          <w:szCs w:val="24"/>
          <w:lang w:val="fr-CA"/>
        </w:rPr>
        <w:t xml:space="preserve"> </w:t>
      </w:r>
      <w:r w:rsidR="005F4158">
        <w:rPr>
          <w:rFonts w:eastAsia="Times New Roman" w:cs="Times New Roman"/>
          <w:szCs w:val="24"/>
          <w:lang w:val="fr-CA"/>
        </w:rPr>
        <w:t xml:space="preserve">au </w:t>
      </w:r>
      <w:r w:rsidRPr="0076205D">
        <w:rPr>
          <w:rFonts w:eastAsia="Times New Roman" w:cs="Times New Roman"/>
          <w:szCs w:val="24"/>
          <w:lang w:val="fr-CA"/>
        </w:rPr>
        <w:t>document « </w:t>
      </w:r>
      <w:hyperlink r:id="rId14" w:history="1">
        <w:r w:rsidRPr="002C334F">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qui enseignent les statistiques</w:t>
      </w:r>
      <w:r w:rsidR="004443C5">
        <w:rPr>
          <w:lang w:val="fr-CA"/>
        </w:rPr>
        <w:t xml:space="preserve"> ou les </w:t>
      </w:r>
      <w:r w:rsidR="00A92223" w:rsidRPr="002D468B">
        <w:rPr>
          <w:lang w:val="fr-CA"/>
        </w:rPr>
        <w:t>méthodes</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Nous vous encourageons fortement à consulter ce document</w:t>
      </w:r>
      <w:r w:rsidR="00DC4AE1" w:rsidRPr="00DC4AE1">
        <w:rPr>
          <w:lang w:val="fr-CA"/>
        </w:rPr>
        <w:t xml:space="preserve"> </w:t>
      </w:r>
      <w:r w:rsidR="00DC4AE1">
        <w:rPr>
          <w:lang w:val="fr-CA"/>
        </w:rPr>
        <w:t>après avoir terminé la lecture du présent document.</w:t>
      </w:r>
    </w:p>
    <w:p w14:paraId="7529A858" w14:textId="3B1DA0B8" w:rsidR="005168C1" w:rsidRDefault="001506D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 présent guide,</w:t>
      </w:r>
      <w:r w:rsidR="00364743">
        <w:rPr>
          <w:rFonts w:eastAsia="Times New Roman" w:cs="Times New Roman"/>
          <w:szCs w:val="24"/>
          <w:lang w:val="fr-CA"/>
        </w:rPr>
        <w:t xml:space="preserve"> en français, </w:t>
      </w:r>
      <w:r w:rsidR="00F77EF0">
        <w:rPr>
          <w:rFonts w:eastAsia="Times New Roman" w:cs="Times New Roman"/>
          <w:szCs w:val="24"/>
          <w:lang w:val="fr-CA"/>
        </w:rPr>
        <w:t xml:space="preserve">est </w:t>
      </w:r>
      <w:r w:rsidR="00E467AE" w:rsidRPr="0076205D">
        <w:rPr>
          <w:rFonts w:eastAsia="Times New Roman" w:cs="Times New Roman"/>
          <w:szCs w:val="24"/>
          <w:lang w:val="fr-CA"/>
        </w:rPr>
        <w:t>personnalisé pour les 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11433C67"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w:t>
      </w:r>
      <w:r w:rsidR="00121C1A">
        <w:rPr>
          <w:lang w:val="fr-CA"/>
        </w:rPr>
        <w:t xml:space="preserve">donc </w:t>
      </w:r>
      <w:r w:rsidRPr="0076205D">
        <w:rPr>
          <w:lang w:val="fr-CA"/>
        </w:rPr>
        <w:t xml:space="preserve">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on directeur, sa directrice,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autr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acteur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br w:type="page"/>
      </w:r>
    </w:p>
    <w:p w14:paraId="5FE90A0E" w14:textId="5D40CF41" w:rsidR="003C0A2A" w:rsidRPr="0076205D" w:rsidRDefault="003C0A2A" w:rsidP="00557843">
      <w:pPr>
        <w:pStyle w:val="APA1"/>
      </w:pPr>
      <w:bookmarkStart w:id="7" w:name="_Toc130399338"/>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7"/>
    </w:p>
    <w:p w14:paraId="128B5FE3" w14:textId="5DFE593F" w:rsidR="00641877" w:rsidRDefault="00F84817" w:rsidP="00C25359">
      <w:pPr>
        <w:pStyle w:val="ListParagraph"/>
        <w:numPr>
          <w:ilvl w:val="0"/>
          <w:numId w:val="1"/>
        </w:numPr>
        <w:spacing w:line="360" w:lineRule="auto"/>
        <w:rPr>
          <w:lang w:val="fr-CA"/>
        </w:rPr>
      </w:pPr>
      <w:r w:rsidRPr="00641877">
        <w:rPr>
          <w:lang w:val="fr-CA"/>
        </w:rPr>
        <w:t xml:space="preserve">Imprimez une copie de ce document et apportez-la à </w:t>
      </w:r>
      <w:r w:rsidR="00A14626">
        <w:rPr>
          <w:lang w:val="fr-CA"/>
        </w:rPr>
        <w:t xml:space="preserve">vos </w:t>
      </w:r>
      <w:r w:rsidR="007336DD">
        <w:rPr>
          <w:lang w:val="fr-CA"/>
        </w:rPr>
        <w:t>rencontre</w:t>
      </w:r>
      <w:r w:rsidR="00A14626">
        <w:rPr>
          <w:lang w:val="fr-CA"/>
        </w:rPr>
        <w:t>s</w:t>
      </w:r>
      <w:r w:rsidR="00B4607B">
        <w:rPr>
          <w:lang w:val="fr-CA"/>
        </w:rPr>
        <w:t xml:space="preserve"> de PRD</w:t>
      </w:r>
      <w:r w:rsidRPr="00641877">
        <w:rPr>
          <w:lang w:val="fr-CA"/>
        </w:rPr>
        <w:t>.</w:t>
      </w:r>
    </w:p>
    <w:p w14:paraId="6E99BD59" w14:textId="7820FE0D"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utilisez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5C9EE681" w:rsidR="008E19B9" w:rsidRPr="00641877" w:rsidRDefault="00062715" w:rsidP="00C25359">
      <w:pPr>
        <w:pStyle w:val="ListParagraph"/>
        <w:numPr>
          <w:ilvl w:val="0"/>
          <w:numId w:val="1"/>
        </w:numPr>
        <w:spacing w:line="360" w:lineRule="auto"/>
        <w:rPr>
          <w:lang w:val="fr-CA"/>
        </w:rPr>
      </w:pPr>
      <w:r>
        <w:rPr>
          <w:lang w:val="fr-CA"/>
        </w:rPr>
        <w:t xml:space="preserve">Revenez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557843">
      <w:pPr>
        <w:pStyle w:val="APA1"/>
      </w:pPr>
      <w:bookmarkStart w:id="8" w:name="_Toc130399339"/>
      <w:r w:rsidRPr="0076205D">
        <w:t>Contexte</w:t>
      </w:r>
      <w:bookmarkEnd w:id="8"/>
    </w:p>
    <w:p w14:paraId="2C200E82" w14:textId="5ED63784" w:rsidR="00554C79" w:rsidRDefault="00554C79"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2E60EB">
        <w:rPr>
          <w:rFonts w:eastAsia="Times New Roman" w:cs="Times New Roman"/>
          <w:szCs w:val="24"/>
          <w:lang w:val="fr-CA"/>
        </w:rPr>
        <w:t>chercheur.e.s</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intention de les répliquer, mais de nombreuses recherches ne sont pas répliqué</w:t>
      </w:r>
      <w:r w:rsidR="0091496F">
        <w:rPr>
          <w:rFonts w:eastAsia="Times New Roman" w:cs="Times New Roman"/>
          <w:szCs w:val="24"/>
          <w:lang w:val="fr-CA"/>
        </w:rPr>
        <w:t>es</w:t>
      </w:r>
      <w:r w:rsidR="008A0B13">
        <w:rPr>
          <w:rFonts w:eastAsia="Times New Roman" w:cs="Times New Roman"/>
          <w:szCs w:val="24"/>
          <w:lang w:val="fr-CA"/>
        </w:rPr>
        <w:t xml:space="preserve"> (voir la Figure 1</w:t>
      </w:r>
      <w:r w:rsidR="00BA5201">
        <w:rPr>
          <w:rFonts w:eastAsia="Times New Roman" w:cs="Times New Roman"/>
          <w:szCs w:val="24"/>
          <w:lang w:val="fr-CA"/>
        </w:rPr>
        <w:t xml:space="preserve"> pour un exemple de trouvailles à cet effet</w:t>
      </w:r>
      <w:r w:rsidR="008A0B13">
        <w:rPr>
          <w:rFonts w:eastAsia="Times New Roman" w:cs="Times New Roman"/>
          <w:szCs w:val="24"/>
          <w:lang w:val="fr-CA"/>
        </w:rPr>
        <w:t>)</w:t>
      </w:r>
      <w:r w:rsidR="00E32870">
        <w:rPr>
          <w:rFonts w:eastAsia="Times New Roman" w:cs="Times New Roman"/>
          <w:szCs w:val="24"/>
          <w:lang w:val="fr-CA"/>
        </w:rPr>
        <w:t>.</w:t>
      </w:r>
      <w:r w:rsidR="00394D0C">
        <w:rPr>
          <w:rFonts w:eastAsia="Times New Roman" w:cs="Times New Roman"/>
          <w:szCs w:val="24"/>
          <w:lang w:val="fr-CA"/>
        </w:rPr>
        <w:t xml:space="preserve"> 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chercheur.re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Le reste de ce document 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en premier lieu les pratiques </w:t>
      </w:r>
      <w:r w:rsidR="005922DF">
        <w:rPr>
          <w:rFonts w:eastAsia="Times New Roman" w:cs="Times New Roman"/>
          <w:szCs w:val="24"/>
          <w:lang w:val="fr-CA"/>
        </w:rPr>
        <w:t>questionnables</w:t>
      </w:r>
      <w:r w:rsidR="00DE5068">
        <w:rPr>
          <w:rFonts w:eastAsia="Times New Roman" w:cs="Times New Roman"/>
          <w:szCs w:val="24"/>
          <w:lang w:val="fr-CA"/>
        </w:rPr>
        <w:t xml:space="preserve">, </w:t>
      </w:r>
      <w:r w:rsidR="00226600">
        <w:rPr>
          <w:rFonts w:eastAsia="Times New Roman" w:cs="Times New Roman"/>
          <w:szCs w:val="24"/>
          <w:lang w:val="fr-CA"/>
        </w:rPr>
        <w:t>puis, 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qamienne, et en particulier, avec le PRD, que les doctoran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p>
    <w:p w14:paraId="33E6512A" w14:textId="77777777" w:rsidR="007315DB" w:rsidRDefault="007315DB"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22C9A04D" w:rsidR="0086399F" w:rsidRDefault="0082251C" w:rsidP="008B6877">
      <w:pPr>
        <w:snapToGrid w:val="0"/>
        <w:spacing w:line="24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voi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et pareillement, de nombreuses réplications ne trouvent pas d’effet significatif</w:t>
      </w:r>
      <w:r w:rsidR="001B1BDE">
        <w:rPr>
          <w:rFonts w:eastAsia="Times New Roman" w:cs="Times New Roman"/>
          <w:szCs w:val="24"/>
          <w:lang w:val="fr-CA"/>
        </w:rPr>
        <w:t>.</w:t>
      </w:r>
      <w:r w:rsidR="008D4F94">
        <w:rPr>
          <w:rFonts w:eastAsia="Times New Roman" w:cs="Times New Roman"/>
          <w:szCs w:val="24"/>
          <w:lang w:val="fr-CA"/>
        </w:rPr>
        <w:t xml:space="preserve"> </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9" w:name="_Toc130399340"/>
      <w:r>
        <w:rPr>
          <w:lang w:val="fr-CA"/>
        </w:rPr>
        <w:t>La recherche exploratoire vs. confirmatoire</w:t>
      </w:r>
      <w:bookmarkEnd w:id="9"/>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lastRenderedPageBreak/>
        <w:t>(</w:t>
      </w:r>
      <w:r w:rsidR="00361C0C" w:rsidRPr="00361C0C">
        <w:rPr>
          <w:rFonts w:eastAsia="Times New Roman" w:cs="Times New Roman"/>
          <w:i/>
          <w:iCs/>
          <w:szCs w:val="24"/>
          <w:lang w:val="fr-CA"/>
        </w:rPr>
        <w:t>hypothesis-generating</w:t>
      </w:r>
      <w:r w:rsidR="00F37140">
        <w:rPr>
          <w:rFonts w:eastAsia="Times New Roman" w:cs="Times New Roman"/>
          <w:szCs w:val="24"/>
          <w:lang w:val="fr-CA"/>
        </w:rPr>
        <w:t xml:space="preserve"> </w:t>
      </w:r>
      <w:r w:rsidR="00BF0E1F">
        <w:rPr>
          <w:rFonts w:eastAsia="Times New Roman" w:cs="Times New Roman"/>
          <w:i/>
          <w:iCs/>
          <w:szCs w:val="24"/>
          <w:lang w:val="fr-CA"/>
        </w:rPr>
        <w:t>framework</w:t>
      </w:r>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r w:rsidR="00EA2619" w:rsidRPr="006F3342">
        <w:rPr>
          <w:rFonts w:eastAsia="Times New Roman" w:cs="Times New Roman"/>
          <w:i/>
          <w:iCs/>
          <w:szCs w:val="24"/>
          <w:lang w:val="fr-CA"/>
        </w:rPr>
        <w:t>hypothesis-testing</w:t>
      </w:r>
      <w:r w:rsidR="005C40BE">
        <w:rPr>
          <w:rFonts w:eastAsia="Times New Roman" w:cs="Times New Roman"/>
          <w:i/>
          <w:iCs/>
          <w:szCs w:val="24"/>
          <w:lang w:val="fr-CA"/>
        </w:rPr>
        <w:t xml:space="preserve"> </w:t>
      </w:r>
      <w:r w:rsidR="00BF0E1F">
        <w:rPr>
          <w:rFonts w:eastAsia="Times New Roman" w:cs="Times New Roman"/>
          <w:i/>
          <w:iCs/>
          <w:szCs w:val="24"/>
          <w:lang w:val="fr-CA"/>
        </w:rPr>
        <w:t>framework</w:t>
      </w:r>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5F0542A9"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es auteur.es avaien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 xml:space="preserve">les lecteurs 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 xml:space="preserve">trouv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30B44E0B" w:rsidR="005263AC" w:rsidRDefault="00327708" w:rsidP="00792B44">
      <w:pPr>
        <w:snapToGrid w:val="0"/>
        <w:spacing w:line="360" w:lineRule="auto"/>
        <w:ind w:firstLine="720"/>
        <w:rPr>
          <w:lang w:val="fr-CA"/>
        </w:rPr>
      </w:pPr>
      <w:r>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soyez transparent.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0" w:name="_Toc130399341"/>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0"/>
    </w:p>
    <w:p w14:paraId="6CD1BC3A" w14:textId="28ACBDEC"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xml:space="preserve">, mais qui ne constituent pas une fraude ou de la </w:t>
      </w:r>
      <w:r w:rsidR="00575AB8">
        <w:rPr>
          <w:rFonts w:eastAsia="Times New Roman" w:cs="Times New Roman"/>
          <w:szCs w:val="24"/>
          <w:lang w:val="fr-CA"/>
        </w:rPr>
        <w:lastRenderedPageBreak/>
        <w:t>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chercheur.e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 xml:space="preserve">Ces pratiques peuvent également créer des dilemmes éthiques puisque de nombreux.es chercheur.es et étudiant.es 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6F520BA9" w:rsidR="000476E7" w:rsidRDefault="000476E7"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Défini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7AD0DD9"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u chercheur).</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3AD26AD3"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scorer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changent constamment leurs choix basé sur l’option qui dans chaque cas favorise une </w:t>
            </w:r>
            <w:r>
              <w:rPr>
                <w:rFonts w:eastAsia="Times New Roman" w:cs="Times New Roman"/>
                <w:szCs w:val="24"/>
                <w:lang w:val="fr-CA"/>
              </w:rPr>
              <w:lastRenderedPageBreak/>
              <w:t xml:space="preserve">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5744FAC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e méthode décidée à l’avance en fonction de raisons théoriques et méthodologiques (e.g.,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73524C1B" w:rsidR="000476E7" w:rsidRDefault="00A9329D"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Regarder les données (ou pire, refaire les analyses à plusieurs reprises) pendant la collecte de données, et arrêter celle-ci aussitôt qu’on trouve les résultats désirés,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2710DC87"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Changer dans le modèle si certaines variables agiront à titre de covariables</w:t>
            </w:r>
          </w:p>
        </w:tc>
        <w:tc>
          <w:tcPr>
            <w:tcW w:w="4680" w:type="dxa"/>
          </w:tcPr>
          <w:p w14:paraId="7D6085B7" w14:textId="3C8FE873"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odifier quelles variables sont indépendantes, dépendantes, médiatrices, ou bien modératrices, basé sur ce qui donne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614049" w:rsidRDefault="00614049" w:rsidP="00886F09">
            <w:pPr>
              <w:snapToGrid w:val="0"/>
              <w:spacing w:line="360" w:lineRule="auto"/>
              <w:rPr>
                <w:rFonts w:eastAsia="Times New Roman" w:cs="Times New Roman"/>
                <w:b w:val="0"/>
                <w:bCs w:val="0"/>
                <w:i/>
                <w:iCs/>
                <w:szCs w:val="24"/>
                <w:lang w:val="fr-CA"/>
              </w:rPr>
            </w:pPr>
            <w:r w:rsidRPr="00614049">
              <w:rPr>
                <w:rFonts w:eastAsia="Times New Roman" w:cs="Times New Roman"/>
                <w:b w:val="0"/>
                <w:bCs w:val="0"/>
                <w:i/>
                <w:iCs/>
                <w:szCs w:val="24"/>
                <w:lang w:val="fr-CA"/>
              </w:rPr>
              <w:lastRenderedPageBreak/>
              <w:t>Le « HARKing »</w:t>
            </w:r>
            <w:r>
              <w:rPr>
                <w:rFonts w:eastAsia="Times New Roman" w:cs="Times New Roman"/>
                <w:b w:val="0"/>
                <w:bCs w:val="0"/>
                <w:i/>
                <w:iCs/>
                <w:szCs w:val="24"/>
                <w:lang w:val="fr-CA"/>
              </w:rPr>
              <w:t xml:space="preserve"> </w:t>
            </w:r>
            <w:r w:rsidRPr="00614049">
              <w:rPr>
                <w:rFonts w:eastAsia="Times New Roman" w:cs="Times New Roman"/>
                <w:b w:val="0"/>
                <w:bCs w:val="0"/>
                <w:i/>
                <w:iCs/>
                <w:szCs w:val="24"/>
                <w:lang w:val="fr-CA"/>
              </w:rPr>
              <w:t>(</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614049">
              <w:rPr>
                <w:rFonts w:eastAsia="Times New Roman" w:cs="Times New Roman"/>
                <w:b w:val="0"/>
                <w:bCs w:val="0"/>
                <w:i/>
                <w:iCs/>
                <w:szCs w:val="24"/>
                <w:lang w:val="fr-CA"/>
              </w:rPr>
              <w:t>)</w:t>
            </w:r>
          </w:p>
        </w:tc>
        <w:tc>
          <w:tcPr>
            <w:tcW w:w="4680" w:type="dxa"/>
          </w:tcPr>
          <w:p w14:paraId="0FFAA26C" w14:textId="2E387814"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hanger ou générer nos hypothèses basé sur les résultats de tests 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73DBA211"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p>
        </w:tc>
        <w:tc>
          <w:tcPr>
            <w:tcW w:w="4680" w:type="dxa"/>
          </w:tcPr>
          <w:p w14:paraId="2D794C6C" w14:textId="228BF961"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cela mène à une t</w:t>
            </w:r>
            <w:r w:rsidRPr="00183DF8">
              <w:rPr>
                <w:rFonts w:eastAsia="Times New Roman" w:cs="Times New Roman"/>
                <w:szCs w:val="24"/>
                <w:lang w:val="fr-CA"/>
              </w:rPr>
              <w:t>rop faible puissance statistique</w:t>
            </w:r>
            <w:r>
              <w:rPr>
                <w:rFonts w:eastAsia="Times New Roman" w:cs="Times New Roman"/>
                <w:szCs w:val="24"/>
                <w:lang w:val="fr-CA"/>
              </w:rPr>
              <w:t>.</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59A2B478" w:rsidR="00614049" w:rsidRDefault="00263605"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les lecteurs penseront probablement par défaut qu’il s’agit de recherch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557843">
      <w:pPr>
        <w:pStyle w:val="APA1"/>
      </w:pPr>
      <w:bookmarkStart w:id="11" w:name="_Toc130399342"/>
      <w:r w:rsidRPr="003B5302">
        <w:t>Les bonnes pratiques </w:t>
      </w:r>
      <w:r w:rsidR="000F7589" w:rsidRPr="003B5302">
        <w:t>en</w:t>
      </w:r>
      <w:r w:rsidR="000F7589">
        <w:t xml:space="preserve"> recherche </w:t>
      </w:r>
      <w:r w:rsidR="005642A0">
        <w:t>et l</w:t>
      </w:r>
      <w:r w:rsidR="00185947" w:rsidRPr="0076205D">
        <w:t>a science ouverte</w:t>
      </w:r>
      <w:bookmarkEnd w:id="11"/>
    </w:p>
    <w:p w14:paraId="1A2C57CA" w14:textId="5C48691F" w:rsidR="009A4B2D" w:rsidRDefault="0084036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lusieurs de ces pratiques questionnables peuvent être adressées par la science ouverte</w:t>
      </w:r>
      <w:r w:rsidR="007758A3">
        <w:rPr>
          <w:rFonts w:eastAsia="Times New Roman" w:cs="Times New Roman"/>
          <w:szCs w:val="24"/>
          <w:lang w:val="fr-CA"/>
        </w:rPr>
        <w:t xml:space="preserve"> </w:t>
      </w:r>
      <w:r w:rsidR="007758A3">
        <w:rPr>
          <w:rFonts w:eastAsia="Times New Roman" w:cs="Times New Roman"/>
          <w:szCs w:val="24"/>
          <w:lang w:val="fr-CA"/>
        </w:rPr>
        <w:fldChar w:fldCharType="begin"/>
      </w:r>
      <w:r w:rsidR="007758A3">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7758A3">
        <w:rPr>
          <w:rFonts w:eastAsia="Times New Roman" w:cs="Times New Roman"/>
          <w:szCs w:val="24"/>
          <w:lang w:val="fr-CA"/>
        </w:rPr>
        <w:fldChar w:fldCharType="separate"/>
      </w:r>
      <w:r w:rsidR="007758A3">
        <w:rPr>
          <w:rFonts w:eastAsia="Times New Roman" w:cs="Times New Roman"/>
          <w:noProof/>
          <w:szCs w:val="24"/>
          <w:lang w:val="fr-CA"/>
        </w:rPr>
        <w:t>(Schwab et al., 2022)</w:t>
      </w:r>
      <w:r w:rsidR="007758A3">
        <w:rPr>
          <w:rFonts w:eastAsia="Times New Roman" w:cs="Times New Roman"/>
          <w:szCs w:val="24"/>
          <w:lang w:val="fr-CA"/>
        </w:rPr>
        <w:fldChar w:fldCharType="end"/>
      </w:r>
      <w:r>
        <w:rPr>
          <w:rFonts w:eastAsia="Times New Roman" w:cs="Times New Roman"/>
          <w:szCs w:val="24"/>
          <w:lang w:val="fr-CA"/>
        </w:rPr>
        <w:t>.</w:t>
      </w:r>
      <w:r w:rsidR="00E31B08">
        <w:rPr>
          <w:rFonts w:eastAsia="Times New Roman" w:cs="Times New Roman"/>
          <w:szCs w:val="24"/>
          <w:lang w:val="fr-CA"/>
        </w:rPr>
        <w:t xml:space="preserve"> </w:t>
      </w:r>
      <w:r w:rsidR="005F357D">
        <w:rPr>
          <w:rFonts w:eastAsia="Times New Roman" w:cs="Times New Roman"/>
          <w:szCs w:val="24"/>
          <w:lang w:val="fr-CA"/>
        </w:rPr>
        <w:t>La science ouverte</w:t>
      </w:r>
      <w:r w:rsidR="005F357D" w:rsidRPr="005F357D">
        <w:rPr>
          <w:rFonts w:eastAsia="Times New Roman" w:cs="Times New Roman"/>
          <w:szCs w:val="24"/>
          <w:lang w:val="fr-CA"/>
        </w:rPr>
        <w:t xml:space="preserve"> met au cœur de sa démarche la transparence, la reproductibilité, et les bonnes pratiques de recherche.</w:t>
      </w:r>
      <w:r w:rsidR="00C616C3">
        <w:rPr>
          <w:rFonts w:eastAsia="Times New Roman" w:cs="Times New Roman"/>
          <w:szCs w:val="24"/>
          <w:lang w:val="fr-CA"/>
        </w:rPr>
        <w:t xml:space="preserve"> Vu l</w:t>
      </w:r>
      <w:r w:rsidR="00E94782">
        <w:rPr>
          <w:rFonts w:eastAsia="Times New Roman" w:cs="Times New Roman"/>
          <w:szCs w:val="24"/>
          <w:lang w:val="fr-CA"/>
        </w:rPr>
        <w:t>’</w:t>
      </w:r>
      <w:r w:rsidR="00C616C3">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sidR="00C616C3">
        <w:rPr>
          <w:rFonts w:eastAsia="Times New Roman" w:cs="Times New Roman"/>
          <w:szCs w:val="24"/>
          <w:lang w:val="fr-CA"/>
        </w:rPr>
        <w:t xml:space="preserve"> ressentent qu</w:t>
      </w:r>
      <w:r w:rsidR="00E94782">
        <w:rPr>
          <w:rFonts w:eastAsia="Times New Roman" w:cs="Times New Roman"/>
          <w:szCs w:val="24"/>
          <w:lang w:val="fr-CA"/>
        </w:rPr>
        <w:t>’</w:t>
      </w:r>
      <w:r w:rsidR="00C616C3">
        <w:rPr>
          <w:rFonts w:eastAsia="Times New Roman" w:cs="Times New Roman"/>
          <w:szCs w:val="24"/>
          <w:lang w:val="fr-CA"/>
        </w:rPr>
        <w:t>ils ne peuvent se fier aux résultats des recherches utilisant le statu quo</w:t>
      </w:r>
      <w:r w:rsidR="00305886">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sidR="00C616C3">
        <w:rPr>
          <w:rFonts w:eastAsia="Times New Roman" w:cs="Times New Roman"/>
          <w:szCs w:val="24"/>
          <w:lang w:val="fr-CA"/>
        </w:rPr>
        <w:t>.</w:t>
      </w:r>
      <w:r w:rsidR="00247A7E">
        <w:rPr>
          <w:rFonts w:eastAsia="Times New Roman" w:cs="Times New Roman"/>
          <w:szCs w:val="24"/>
          <w:lang w:val="fr-CA"/>
        </w:rPr>
        <w:t xml:space="preserve"> Certains croient que 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peut être rétablie en valorisant la science ouverte qui favorise les bonnes pratiques. </w:t>
      </w:r>
      <w:r w:rsidR="007C490C">
        <w:rPr>
          <w:rFonts w:eastAsia="Times New Roman" w:cs="Times New Roman"/>
          <w:szCs w:val="24"/>
          <w:lang w:val="fr-CA"/>
        </w:rPr>
        <w:t>Un élément important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elle permet de clairement distinguer la recherche exploratoire et 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 l</w:t>
      </w:r>
      <w:r w:rsidR="00E94782">
        <w:rPr>
          <w:rFonts w:eastAsia="Times New Roman" w:cs="Times New Roman"/>
          <w:szCs w:val="24"/>
          <w:lang w:val="fr-CA"/>
        </w:rPr>
        <w:t>’</w:t>
      </w:r>
      <w:r w:rsidR="00DF1E37" w:rsidRPr="0076205D">
        <w:rPr>
          <w:rFonts w:eastAsia="Times New Roman" w:cs="Times New Roman"/>
          <w:szCs w:val="24"/>
          <w:lang w:val="fr-CA"/>
        </w:rPr>
        <w:t>évidenc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 l</w:t>
      </w:r>
      <w:r w:rsidR="00E94782">
        <w:rPr>
          <w:rFonts w:eastAsia="Times New Roman" w:cs="Times New Roman"/>
          <w:szCs w:val="24"/>
          <w:lang w:val="fr-CA"/>
        </w:rPr>
        <w:t>’</w:t>
      </w:r>
      <w:r w:rsidR="00F24694">
        <w:rPr>
          <w:rFonts w:eastAsia="Times New Roman" w:cs="Times New Roman"/>
          <w:szCs w:val="24"/>
          <w:lang w:val="fr-CA"/>
        </w:rPr>
        <w:t>évidence scientifique (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371DEA3A" w14:textId="587ABF63" w:rsidR="00DF1E37" w:rsidRDefault="0013423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a science ouverte comprend de nombreux éléments, certains toujours en évolution, mais certaines pratiques ressortent plus que d</w:t>
      </w:r>
      <w:r w:rsidR="00E94782">
        <w:rPr>
          <w:rFonts w:eastAsia="Times New Roman" w:cs="Times New Roman"/>
          <w:szCs w:val="24"/>
          <w:lang w:val="fr-CA"/>
        </w:rPr>
        <w:t>’</w:t>
      </w:r>
      <w:r>
        <w:rPr>
          <w:rFonts w:eastAsia="Times New Roman" w:cs="Times New Roman"/>
          <w:szCs w:val="24"/>
          <w:lang w:val="fr-CA"/>
        </w:rPr>
        <w:t>autres</w:t>
      </w:r>
      <w:r w:rsidR="00497F42">
        <w:rPr>
          <w:rFonts w:eastAsia="Times New Roman" w:cs="Times New Roman"/>
          <w:szCs w:val="24"/>
          <w:lang w:val="fr-CA"/>
        </w:rPr>
        <w:t>.</w:t>
      </w:r>
      <w:r w:rsidR="008404FC">
        <w:rPr>
          <w:rFonts w:eastAsia="Times New Roman" w:cs="Times New Roman"/>
          <w:szCs w:val="24"/>
          <w:lang w:val="fr-CA"/>
        </w:rPr>
        <w:t xml:space="preserve"> Les pratiques recommandées l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 détail</w:t>
      </w:r>
      <w:r w:rsidR="00445607">
        <w:rPr>
          <w:rFonts w:eastAsia="Times New Roman" w:cs="Times New Roman"/>
          <w:szCs w:val="24"/>
          <w:lang w:val="fr-CA"/>
        </w:rPr>
        <w:t xml:space="preserve"> </w:t>
      </w:r>
      <w:r w:rsidR="00445607">
        <w:rPr>
          <w:rFonts w:eastAsia="Times New Roman" w:cs="Times New Roman"/>
          <w:szCs w:val="24"/>
          <w:lang w:val="fr-CA"/>
        </w:rPr>
        <w:lastRenderedPageBreak/>
        <w:t xml:space="preserve">(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s professeur.e.s, comité, ou étudiant.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16354F0D" w14:textId="77777777" w:rsidR="00FC7CAA" w:rsidRDefault="00FC7CAA" w:rsidP="00C25359">
      <w:pPr>
        <w:snapToGrid w:val="0"/>
        <w:spacing w:line="360" w:lineRule="auto"/>
        <w:ind w:firstLine="720"/>
        <w:rPr>
          <w:rFonts w:eastAsia="Times New Roman" w:cs="Times New Roman"/>
          <w:szCs w:val="24"/>
          <w:lang w:val="fr-CA"/>
        </w:rPr>
      </w:pPr>
    </w:p>
    <w:p w14:paraId="2AFDFB56" w14:textId="057EF849" w:rsidR="00D9238A" w:rsidRDefault="00D9238A" w:rsidP="00FC7CAA">
      <w:pPr>
        <w:spacing w:line="360" w:lineRule="auto"/>
        <w:rPr>
          <w:rFonts w:eastAsia="Times New Roman" w:cs="Times New Roman"/>
          <w:b/>
          <w:bCs/>
          <w:szCs w:val="24"/>
          <w:lang w:val="fr-CA"/>
        </w:rPr>
      </w:pPr>
      <w:r w:rsidRPr="00D9238A">
        <w:rPr>
          <w:rFonts w:eastAsia="Times New Roman" w:cs="Times New Roman"/>
          <w:b/>
          <w:bCs/>
          <w:szCs w:val="24"/>
          <w:lang w:val="fr-CA"/>
        </w:rPr>
        <w:t xml:space="preserve">Figure </w:t>
      </w:r>
      <w:r w:rsidR="00E02ECA">
        <w:rPr>
          <w:rFonts w:eastAsia="Times New Roman" w:cs="Times New Roman"/>
          <w:b/>
          <w:bCs/>
          <w:szCs w:val="24"/>
          <w:lang w:val="fr-CA"/>
        </w:rPr>
        <w:t>2</w:t>
      </w:r>
    </w:p>
    <w:p w14:paraId="4CD4E2F3" w14:textId="42D77496"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325B9423">
            <wp:simplePos x="0" y="0"/>
            <wp:positionH relativeFrom="margin">
              <wp:posOffset>-447675</wp:posOffset>
            </wp:positionH>
            <wp:positionV relativeFrom="paragraph">
              <wp:posOffset>168910</wp:posOffset>
            </wp:positionV>
            <wp:extent cx="7105650" cy="3880485"/>
            <wp:effectExtent l="0" t="0" r="0" b="5715"/>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650"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35F826DA" w14:textId="77777777" w:rsidR="00C12470" w:rsidRDefault="00C124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6A916882" w14:textId="52FA21ED" w:rsidR="00886C56" w:rsidRDefault="00886C56"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48712195"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2" w:name="_Toc130399343"/>
      <w:r>
        <w:rPr>
          <w:lang w:val="fr-CA"/>
        </w:rPr>
        <w:lastRenderedPageBreak/>
        <w:t>Le préenregistrement</w:t>
      </w:r>
      <w:bookmarkEnd w:id="12"/>
    </w:p>
    <w:p w14:paraId="7BEB7491" w14:textId="20D63209" w:rsidR="00EF636F" w:rsidRPr="00383071" w:rsidRDefault="00A75FD4"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w:t>
      </w:r>
      <w:r w:rsidR="00692B0D">
        <w:rPr>
          <w:rFonts w:eastAsia="Times New Roman" w:cs="Times New Roman"/>
          <w:szCs w:val="24"/>
          <w:lang w:val="fr-CA"/>
        </w:rPr>
        <w:t>.</w:t>
      </w:r>
      <w:r w:rsidR="00EF636F">
        <w:rPr>
          <w:rFonts w:eastAsia="Times New Roman" w:cs="Times New Roman"/>
          <w:szCs w:val="24"/>
          <w:lang w:val="fr-CA"/>
        </w:rPr>
        <w:t xml:space="preserv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E018D4">
        <w:rPr>
          <w:rFonts w:eastAsia="Times New Roman" w:cs="Times New Roman"/>
          <w:szCs w:val="24"/>
          <w:lang w:val="fr-CA"/>
        </w:rPr>
        <w:t>e.g.</w:t>
      </w:r>
      <w:r w:rsidR="00EF636F">
        <w:rPr>
          <w:rFonts w:eastAsia="Times New Roman" w:cs="Times New Roman"/>
          <w:szCs w:val="24"/>
          <w:lang w:val="fr-CA"/>
        </w:rPr>
        <w:t>,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 xml:space="preserve">À lui seul, le préenregistrement est le meilleur outil contre les pratiques questionnables, car il enlève beaucoup de « degrés de liberté » au chercheur en l’encourageant à penser à ces éléments à l’avance, ce qui permet de grandement augmenter la confiance dans les résultats des analyses statistiques. </w:t>
      </w:r>
      <w:r w:rsidR="00EF636F" w:rsidRPr="00383071">
        <w:rPr>
          <w:rFonts w:eastAsia="Times New Roman" w:cs="Times New Roman"/>
          <w:szCs w:val="24"/>
          <w:lang w:val="fr-CA"/>
        </w:rPr>
        <w:t>Comme le souligne un auteur,</w:t>
      </w:r>
    </w:p>
    <w:p w14:paraId="12E3CCAC" w14:textId="7777777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4546EA76" w14:textId="4B3AE0DB" w:rsidR="00FE6C2F" w:rsidRDefault="00EF636F" w:rsidP="00FE6C2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ype d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puis après de réfléchir aux analyses et aux hypothèses, on réfléchit d’abord aux analyses et hypothèses, et après on passe à la collecte des données. </w:t>
      </w:r>
      <w:r w:rsidR="00FE6C2F">
        <w:rPr>
          <w:rFonts w:eastAsia="Times New Roman" w:cs="Times New Roman"/>
          <w:szCs w:val="24"/>
          <w:lang w:val="fr-CA"/>
        </w:rPr>
        <w:t>En d’autres termes, cette pratique a un effet neutre ou positif en termes de gain de temps, mais c’est un énorme gain pour la science.</w:t>
      </w:r>
    </w:p>
    <w:p w14:paraId="5B4F54E2" w14:textId="77777777" w:rsidR="00FE6C2F" w:rsidRDefault="00FE6C2F" w:rsidP="00EF636F">
      <w:pPr>
        <w:snapToGrid w:val="0"/>
        <w:spacing w:line="360" w:lineRule="auto"/>
        <w:ind w:firstLine="720"/>
        <w:rPr>
          <w:rFonts w:eastAsia="Times New Roman" w:cs="Times New Roman"/>
          <w:szCs w:val="24"/>
          <w:lang w:val="fr-CA"/>
        </w:rPr>
      </w:pPr>
    </w:p>
    <w:p w14:paraId="4C0CA1DE" w14:textId="77AA9D85"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C60A67">
        <w:rPr>
          <w:rFonts w:eastAsia="Times New Roman" w:cs="Times New Roman"/>
          <w:i/>
          <w:iCs/>
          <w:szCs w:val="24"/>
          <w:lang w:val="fr-CA"/>
        </w:rPr>
        <w:t>ad hoc</w:t>
      </w:r>
      <w:r>
        <w:rPr>
          <w:rFonts w:eastAsia="Times New Roman" w:cs="Times New Roman"/>
          <w:szCs w:val="24"/>
          <w:lang w:val="fr-CA"/>
        </w:rPr>
        <w:t>, cette pratique a aussi l’avantage d’aider à détecter des erreurs potentielles 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60F3C902"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Ainsi,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3" w:name="_Toc130399344"/>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3"/>
    </w:p>
    <w:p w14:paraId="54FD5CB9" w14:textId="52844C7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xml:space="preserve">. Ceci étant dit, bien que le rapport enregistré devienne également de plus en plus populaire et désirable, il demande une certaine organisation puisqu’il faut réfléchir à beaucoup d’éléments, et notamment rédiger la revue de littérature, avant même de collecter la </w:t>
      </w:r>
      <w:r w:rsidR="00EF636F">
        <w:rPr>
          <w:rFonts w:eastAsia="Times New Roman" w:cs="Times New Roman"/>
          <w:szCs w:val="24"/>
          <w:lang w:val="fr-CA"/>
        </w:rPr>
        <w:lastRenderedPageBreak/>
        <w:t>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7E8DA0E8" w14:textId="77777777" w:rsidR="00A578D6" w:rsidRPr="0076205D" w:rsidRDefault="00A578D6" w:rsidP="00A578D6">
      <w:pPr>
        <w:pStyle w:val="APA2"/>
      </w:pPr>
      <w:bookmarkStart w:id="14" w:name="_Toc130399345"/>
      <w:r w:rsidRPr="0076205D">
        <w:t>Le Projet de recherche doctoral</w:t>
      </w:r>
      <w:bookmarkEnd w:id="14"/>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1"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2"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15" w:name="_Toc130399346"/>
      <w:r>
        <w:rPr>
          <w:lang w:val="fr-CA"/>
        </w:rPr>
        <w:lastRenderedPageBreak/>
        <w:t>Les données ouvertes</w:t>
      </w:r>
      <w:bookmarkEnd w:id="15"/>
      <w:r w:rsidR="008A1F48" w:rsidRPr="008A1F48">
        <w:rPr>
          <w:noProof/>
        </w:rPr>
        <w:t xml:space="preserve"> </w:t>
      </w:r>
    </w:p>
    <w:p w14:paraId="39C047B2" w14:textId="6189B8C2"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ensemble des données brutes 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4"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5"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_x0000_s1028"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k&#10;v16Z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16" w:name="_Toc130399347"/>
      <w:r>
        <w:rPr>
          <w:lang w:val="fr-CA"/>
        </w:rPr>
        <w:t>Les matériels ouverts</w:t>
      </w:r>
      <w:bookmarkEnd w:id="16"/>
    </w:p>
    <w:p w14:paraId="69D36E4F" w14:textId="4C5FD037"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 xml:space="preserve">article publié), ou encore le code requis pour certains tâches expérimentales (e.g., de temps de réaction).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à moins que celles-ci on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BFAF540"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le script d</w:t>
      </w:r>
      <w:r w:rsidR="00E94782">
        <w:rPr>
          <w:rFonts w:eastAsia="Times New Roman" w:cs="Times New Roman"/>
          <w:szCs w:val="24"/>
          <w:lang w:val="fr-CA"/>
        </w:rPr>
        <w:t>’</w:t>
      </w:r>
      <w:r w:rsidR="00A711B6">
        <w:rPr>
          <w:rFonts w:eastAsia="Times New Roman" w:cs="Times New Roman"/>
          <w:szCs w:val="24"/>
          <w:lang w:val="fr-CA"/>
        </w:rPr>
        <w:t>analyse (parfois appelé la syntax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ans le code.</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w:t>
      </w:r>
      <w:r w:rsidR="002A44CF">
        <w:rPr>
          <w:rFonts w:eastAsia="Times New Roman" w:cs="Times New Roman"/>
          <w:szCs w:val="24"/>
          <w:lang w:val="fr-CA"/>
        </w:rPr>
        <w:lastRenderedPageBreak/>
        <w:t>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5D09CCDC"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 xml:space="preserve">sans devoir attendre </w:t>
      </w:r>
      <w:r w:rsidR="00695A58">
        <w:rPr>
          <w:rFonts w:eastAsia="Times New Roman" w:cs="Times New Roman"/>
          <w:szCs w:val="24"/>
          <w:lang w:val="fr-CA"/>
        </w:rPr>
        <w:t xml:space="preserve">après </w:t>
      </w:r>
      <w:r w:rsidR="001C6A43">
        <w:rPr>
          <w:rFonts w:eastAsia="Times New Roman" w:cs="Times New Roman"/>
          <w:szCs w:val="24"/>
          <w:lang w:val="fr-CA"/>
        </w:rPr>
        <w:t>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rajouter de l’information</w:t>
      </w:r>
      <w:r w:rsidR="006B2D8B">
        <w:rPr>
          <w:rFonts w:eastAsia="Times New Roman" w:cs="Times New Roman"/>
          <w:szCs w:val="24"/>
          <w:lang w:val="fr-CA"/>
        </w:rPr>
        <w:t xml:space="preserve">, </w:t>
      </w:r>
      <w:r w:rsidR="00923FD9">
        <w:rPr>
          <w:rFonts w:eastAsia="Times New Roman" w:cs="Times New Roman"/>
          <w:szCs w:val="24"/>
          <w:lang w:val="fr-CA"/>
        </w:rPr>
        <w:t xml:space="preserve">tel qu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comme Dropbox ou OneDrive</w:t>
      </w:r>
      <w:r w:rsidR="00FD03F0">
        <w:rPr>
          <w:rFonts w:eastAsia="Times New Roman" w:cs="Times New Roman"/>
          <w:szCs w:val="24"/>
          <w:lang w:val="fr-CA"/>
        </w:rPr>
        <w:t>, 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17" w:name="_Toc130399348"/>
      <w:r>
        <w:rPr>
          <w:lang w:val="fr-CA"/>
        </w:rPr>
        <w:t>L</w:t>
      </w:r>
      <w:r w:rsidR="00E94782">
        <w:rPr>
          <w:lang w:val="fr-CA"/>
        </w:rPr>
        <w:t>’</w:t>
      </w:r>
      <w:r>
        <w:rPr>
          <w:lang w:val="fr-CA"/>
        </w:rPr>
        <w:t>utilisation du logiciel R</w:t>
      </w:r>
      <w:bookmarkEnd w:id="17"/>
    </w:p>
    <w:p w14:paraId="7D903CB5" w14:textId="6AF92C1E"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Bien sûr, le plus important est de partager sa syntaxe</w:t>
      </w:r>
      <w:r w:rsidR="00EF1B4A">
        <w:rPr>
          <w:rFonts w:eastAsia="Times New Roman" w:cs="Times New Roman"/>
          <w:szCs w:val="24"/>
          <w:lang w:val="fr-CA"/>
        </w:rPr>
        <w:t xml:space="preserve"> (son script d</w:t>
      </w:r>
      <w:r w:rsidR="00E94782">
        <w:rPr>
          <w:rFonts w:eastAsia="Times New Roman" w:cs="Times New Roman"/>
          <w:szCs w:val="24"/>
          <w:lang w:val="fr-CA"/>
        </w:rPr>
        <w:t>’</w:t>
      </w:r>
      <w:r w:rsidR="00EF1B4A">
        <w:rPr>
          <w:rFonts w:eastAsia="Times New Roman" w:cs="Times New Roman"/>
          <w:szCs w:val="24"/>
          <w:lang w:val="fr-CA"/>
        </w:rPr>
        <w:t>analyse)</w:t>
      </w:r>
      <w:r w:rsidR="00F25498">
        <w:rPr>
          <w:rFonts w:eastAsia="Times New Roman" w:cs="Times New Roman"/>
          <w:szCs w:val="24"/>
          <w:lang w:val="fr-CA"/>
        </w:rPr>
        <w:t xml:space="preserv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par exemple, </w:t>
      </w:r>
      <w:r w:rsidR="00492511">
        <w:rPr>
          <w:rFonts w:eastAsia="Times New Roman" w:cs="Times New Roman"/>
          <w:szCs w:val="24"/>
          <w:lang w:val="fr-CA"/>
        </w:rPr>
        <w:t xml:space="preserve">rendent le processus difficile voire impossible pour les </w:t>
      </w:r>
      <w:r w:rsidR="002D6B1E">
        <w:rPr>
          <w:rFonts w:eastAsia="Times New Roman" w:cs="Times New Roman"/>
          <w:szCs w:val="24"/>
          <w:lang w:val="fr-CA"/>
        </w:rPr>
        <w:t>gens n</w:t>
      </w:r>
      <w:r w:rsidR="00E94782">
        <w:rPr>
          <w:rFonts w:eastAsia="Times New Roman" w:cs="Times New Roman"/>
          <w:szCs w:val="24"/>
          <w:lang w:val="fr-CA"/>
        </w:rPr>
        <w:t>’</w:t>
      </w:r>
      <w:r w:rsidR="002D6B1E">
        <w:rPr>
          <w:rFonts w:eastAsia="Times New Roman" w:cs="Times New Roman"/>
          <w:szCs w:val="24"/>
          <w:lang w:val="fr-CA"/>
        </w:rPr>
        <w:t>ayant pas de licence</w:t>
      </w:r>
      <w:r w:rsidR="00B50BD7">
        <w:rPr>
          <w:rFonts w:eastAsia="Times New Roman" w:cs="Times New Roman"/>
          <w:szCs w:val="24"/>
          <w:lang w:val="fr-CA"/>
        </w:rPr>
        <w:t xml:space="preserve">. Certains groupes de recherche ou étudiants dans certaines universités </w:t>
      </w:r>
      <w:r w:rsidR="004F3403">
        <w:rPr>
          <w:rFonts w:eastAsia="Times New Roman" w:cs="Times New Roman"/>
          <w:szCs w:val="24"/>
          <w:lang w:val="fr-CA"/>
        </w:rPr>
        <w:t xml:space="preserve">en particulier </w:t>
      </w:r>
      <w:r w:rsidR="00B50BD7">
        <w:rPr>
          <w:rFonts w:eastAsia="Times New Roman" w:cs="Times New Roman"/>
          <w:szCs w:val="24"/>
          <w:lang w:val="fr-CA"/>
        </w:rPr>
        <w:t>(p. ex., dans les pays à voie de développement) pourraient ne pas avoir de licence SPSS</w:t>
      </w:r>
      <w:r w:rsidR="0049310A" w:rsidRPr="0049310A">
        <w:rPr>
          <w:rFonts w:eastAsia="Times New Roman" w:cs="Times New Roman"/>
          <w:szCs w:val="24"/>
          <w:lang w:val="fr-CA"/>
        </w:rPr>
        <w:t xml:space="preserve"> </w:t>
      </w:r>
      <w:r w:rsidR="0049310A">
        <w:rPr>
          <w:rFonts w:eastAsia="Times New Roman" w:cs="Times New Roman"/>
          <w:szCs w:val="24"/>
          <w:lang w:val="fr-CA"/>
        </w:rPr>
        <w:t>intégrée</w:t>
      </w:r>
      <w:r w:rsidR="00B50BD7">
        <w:rPr>
          <w:rFonts w:eastAsia="Times New Roman" w:cs="Times New Roman"/>
          <w:szCs w:val="24"/>
          <w:lang w:val="fr-CA"/>
        </w:rPr>
        <w:t xml:space="preserve">, et pourraient ainsi, malgré toute leur bonne volonté, être incapabl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UQAM, vous pourriez ne plus être en mesure de rouler vos analyses à nouveau.</w:t>
      </w:r>
      <w:r w:rsidR="00C111FF">
        <w:rPr>
          <w:rFonts w:eastAsia="Times New Roman" w:cs="Times New Roman"/>
          <w:szCs w:val="24"/>
          <w:lang w:val="fr-CA"/>
        </w:rPr>
        <w:t xml:space="preserve"> Les logiciels libre</w:t>
      </w:r>
      <w:r w:rsidR="00187783">
        <w:rPr>
          <w:rFonts w:eastAsia="Times New Roman" w:cs="Times New Roman"/>
          <w:szCs w:val="24"/>
          <w:lang w:val="fr-CA"/>
        </w:rPr>
        <w:t>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globalement disponibles.</w:t>
      </w:r>
    </w:p>
    <w:p w14:paraId="7E25E97D" w14:textId="40E1A938"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w:t>
      </w:r>
      <w:r w:rsidR="00902E92">
        <w:rPr>
          <w:rFonts w:eastAsia="Times New Roman" w:cs="Times New Roman"/>
          <w:szCs w:val="24"/>
          <w:lang w:val="fr-CA"/>
        </w:rPr>
        <w:lastRenderedPageBreak/>
        <w:t>algorithmes utilisés. Tandis que les packages R ont tous leur code disponible au grand public, et n</w:t>
      </w:r>
      <w:r w:rsidR="00E94782">
        <w:rPr>
          <w:rFonts w:eastAsia="Times New Roman" w:cs="Times New Roman"/>
          <w:szCs w:val="24"/>
          <w:lang w:val="fr-CA"/>
        </w:rPr>
        <w:t>’</w:t>
      </w:r>
      <w:r w:rsidR="00902E92">
        <w:rPr>
          <w:rFonts w:eastAsia="Times New Roman" w:cs="Times New Roman"/>
          <w:szCs w:val="24"/>
          <w:lang w:val="fr-CA"/>
        </w:rPr>
        <w:t>importe qui peut donc aller vérifier comment telle ou telle valeur 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CE1692">
        <w:rPr>
          <w:rFonts w:eastAsia="Times New Roman" w:cs="Times New Roman"/>
          <w:szCs w:val="24"/>
          <w:lang w:val="fr-CA"/>
        </w:rPr>
        <w:t xml:space="preserve"> Tandis que pour les logiciels à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est pas garantie qu</w:t>
      </w:r>
      <w:r w:rsidR="00E94782">
        <w:rPr>
          <w:rFonts w:eastAsia="Times New Roman" w:cs="Times New Roman"/>
          <w:szCs w:val="24"/>
          <w:lang w:val="fr-CA"/>
        </w:rPr>
        <w:t>’</w:t>
      </w:r>
      <w:r w:rsidR="00CE1692">
        <w:rPr>
          <w:rFonts w:eastAsia="Times New Roman" w:cs="Times New Roman"/>
          <w:szCs w:val="24"/>
          <w:lang w:val="fr-CA"/>
        </w:rPr>
        <w:t>elle supportera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1830ACD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 xml:space="preserve">le logiciel R permet de réduire les erreurs de copier-coller typiqu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8"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9"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0"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2FA58B7F"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près de la syntaxe (via des scripts R normaux ou bien via rmarkdown).</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 lecteur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0894E2CB"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641348">
        <w:rPr>
          <w:rFonts w:eastAsia="Times New Roman" w:cs="Times New Roman"/>
          <w:szCs w:val="24"/>
          <w:lang w:val="fr-CA"/>
        </w:rPr>
        <w:t>l</w:t>
      </w:r>
      <w:r w:rsidR="00E94782">
        <w:rPr>
          <w:rFonts w:eastAsia="Times New Roman" w:cs="Times New Roman"/>
          <w:szCs w:val="24"/>
          <w:lang w:val="fr-CA"/>
        </w:rPr>
        <w:t>’</w:t>
      </w:r>
      <w:r w:rsidR="00641348">
        <w:rPr>
          <w:rFonts w:eastAsia="Times New Roman" w:cs="Times New Roman"/>
          <w:szCs w:val="24"/>
          <w:lang w:val="fr-CA"/>
        </w:rPr>
        <w:t xml:space="preserve">imputation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w:t>
      </w:r>
      <w:r w:rsidR="00A60B1C">
        <w:rPr>
          <w:rFonts w:eastAsia="Times New Roman" w:cs="Times New Roman"/>
          <w:szCs w:val="24"/>
          <w:lang w:val="fr-CA"/>
        </w:rPr>
        <w:lastRenderedPageBreak/>
        <w:t xml:space="preserve">moyennes, </w:t>
      </w:r>
      <w:r w:rsidR="003A6281">
        <w:rPr>
          <w:rFonts w:eastAsia="Times New Roman" w:cs="Times New Roman"/>
          <w:szCs w:val="24"/>
          <w:lang w:val="fr-CA"/>
        </w:rPr>
        <w:t>les tests d</w:t>
      </w:r>
      <w:r w:rsidR="00E94782">
        <w:rPr>
          <w:rFonts w:eastAsia="Times New Roman" w:cs="Times New Roman"/>
          <w:szCs w:val="24"/>
          <w:lang w:val="fr-CA"/>
        </w:rPr>
        <w:t>’</w:t>
      </w:r>
      <w:r w:rsidR="003A6281">
        <w:rPr>
          <w:rFonts w:eastAsia="Times New Roman" w:cs="Times New Roman"/>
          <w:szCs w:val="24"/>
          <w:lang w:val="fr-CA"/>
        </w:rPr>
        <w:t xml:space="preserve">assomption,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1"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2"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18" w:name="_Toc130399349"/>
      <w:r w:rsidRPr="00F42C80">
        <w:rPr>
          <w:lang w:val="fr-CA"/>
        </w:rPr>
        <w:t>L</w:t>
      </w:r>
      <w:r>
        <w:rPr>
          <w:lang w:val="fr-CA"/>
        </w:rPr>
        <w:t>a prépublication</w:t>
      </w:r>
      <w:bookmarkEnd w:id="18"/>
    </w:p>
    <w:p w14:paraId="54FA09AC" w14:textId="027386FB"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par exemple dans 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en fonction des disciplines. </w:t>
      </w:r>
      <w:r w:rsidR="37BE5E29" w:rsidRPr="7DD69E69">
        <w:rPr>
          <w:rFonts w:eastAsia="Times New Roman" w:cs="Times New Roman"/>
          <w:lang w:val="fr-CA"/>
        </w:rPr>
        <w:t xml:space="preserve">Pour la psychologie, le serveur de prépublication le plus populaire est </w:t>
      </w:r>
      <w:hyperlink r:id="rId34">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fondé par la Society for the Improvement of Psychological Science, en collaboration avec OSF</w:t>
      </w:r>
      <w:r w:rsidR="0BA48599" w:rsidRPr="7DD69E69">
        <w:rPr>
          <w:rFonts w:eastAsia="Times New Roman" w:cs="Times New Roman"/>
          <w:lang w:val="fr-CA"/>
        </w:rPr>
        <w:t>.</w:t>
      </w:r>
    </w:p>
    <w:p w14:paraId="1490326D" w14:textId="6F4EB04D"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En effet, en attendant d</w:t>
      </w:r>
      <w:r w:rsidR="00E94782">
        <w:rPr>
          <w:rFonts w:eastAsia="Times New Roman" w:cs="Times New Roman"/>
          <w:lang w:val="fr-CA"/>
        </w:rPr>
        <w:t>’</w:t>
      </w:r>
      <w:r w:rsidR="02160019" w:rsidRPr="7DD69E69">
        <w:rPr>
          <w:rFonts w:eastAsia="Times New Roman" w:cs="Times New Roman"/>
          <w:lang w:val="fr-CA"/>
        </w:rPr>
        <w:t>avoir</w:t>
      </w:r>
      <w:r w:rsidR="16FEC4FC" w:rsidRPr="7DD69E69">
        <w:rPr>
          <w:rFonts w:eastAsia="Times New Roman" w:cs="Times New Roman"/>
          <w:lang w:val="fr-CA"/>
        </w:rPr>
        <w:t xml:space="preserve"> la version finale et formatté</w:t>
      </w:r>
      <w:r w:rsidR="00DF0D47">
        <w:rPr>
          <w:rFonts w:eastAsia="Times New Roman" w:cs="Times New Roman"/>
          <w:lang w:val="fr-CA"/>
        </w:rPr>
        <w:t>e</w:t>
      </w:r>
      <w:r w:rsidR="16FEC4FC" w:rsidRPr="7DD69E69">
        <w:rPr>
          <w:rFonts w:eastAsia="Times New Roman" w:cs="Times New Roman"/>
          <w:lang w:val="fr-CA"/>
        </w:rPr>
        <w:t xml:space="preserve"> par le journal pour pouvoir commencer à partager la copie de son article, les chercheurs peuvent devoir attendre plusieurs mois, voire années, avant que le long processus de publication aboutisse.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41CFFB5B" w14:textId="02BED1D6" w:rsidR="3E04AFAD" w:rsidRDefault="3E04AFAD" w:rsidP="00C25359">
      <w:pPr>
        <w:spacing w:line="360" w:lineRule="auto"/>
        <w:ind w:firstLine="720"/>
        <w:rPr>
          <w:rFonts w:eastAsia="Times New Roman" w:cs="Times New Roman"/>
          <w:lang w:val="fr-CA"/>
        </w:rPr>
      </w:pPr>
      <w:r w:rsidRPr="7DD69E69">
        <w:rPr>
          <w:rFonts w:eastAsia="Times New Roman" w:cs="Times New Roman"/>
          <w:lang w:val="fr-CA"/>
        </w:rPr>
        <w:lastRenderedPageBreak/>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 xml:space="preserve">. </w: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file drawer effect</w:t>
      </w:r>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582556E8"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cela</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article publié une fois l</w:t>
      </w:r>
      <w:r w:rsidR="00E94782">
        <w:rPr>
          <w:rFonts w:eastAsia="Times New Roman" w:cs="Times New Roman"/>
          <w:lang w:val="fr-CA"/>
        </w:rPr>
        <w:t>’</w:t>
      </w:r>
      <w:r w:rsidR="72712723" w:rsidRPr="7DD69E69">
        <w:rPr>
          <w:rFonts w:eastAsia="Times New Roman" w:cs="Times New Roman"/>
          <w:lang w:val="fr-CA"/>
        </w:rPr>
        <w:t>article accepté.</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ils auront une preuve tangible de la date à laquelle ils ont généré leurs idées. Tandis que sans prépublication, en effet,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autre pourrait arriver avec la même idée (considérant le délai de plusieurs mois ou années du processus de publication).</w:t>
      </w:r>
    </w:p>
    <w:p w14:paraId="7E340A29" w14:textId="0CF31CA6"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ou de la recherche,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w:lastRenderedPageBreak/>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6"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_x0000_s1029"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AT&#10;n4D5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19" w:name="_Toc130399350"/>
      <w:r w:rsidRPr="7DD69E69">
        <w:rPr>
          <w:lang w:val="fr-CA"/>
        </w:rPr>
        <w:t>L</w:t>
      </w:r>
      <w:r w:rsidR="000A2310" w:rsidRPr="7DD69E69">
        <w:rPr>
          <w:lang w:val="fr-CA"/>
        </w:rPr>
        <w:t xml:space="preserve">a publication en </w:t>
      </w:r>
      <w:r w:rsidRPr="7DD69E69">
        <w:rPr>
          <w:lang w:val="fr-CA"/>
        </w:rPr>
        <w:t>libre accès</w:t>
      </w:r>
      <w:bookmarkEnd w:id="19"/>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0"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pX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JFfCByrbE5EFmHx86ln0aLDt1Pzgbq2or7HztwkjP9wVB1bqZFEds8GcX8ilAy&#10;d+mpLz1gBElVPHB2XK5D+hqJm72jKm5U4vscySlk6saE/fRzYrtf2unU8/9e/QI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O6SGlc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8">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9">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19651815"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lastRenderedPageBreak/>
        <w:t xml:space="preserve">Il existe </w:t>
      </w:r>
      <w:hyperlink r:id="rId40">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41">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y a donc pas de frais 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1"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8&#10;JXSh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56C98EB8" w14:textId="2A8EEBDF" w:rsidR="000716F5" w:rsidRPr="0076205D" w:rsidRDefault="000716F5" w:rsidP="00557843">
      <w:pPr>
        <w:pStyle w:val="APA1"/>
      </w:pPr>
      <w:bookmarkStart w:id="20" w:name="_Toc130399351"/>
      <w:r w:rsidRPr="0076205D">
        <w:lastRenderedPageBreak/>
        <w:t xml:space="preserve">Les bénéfices </w:t>
      </w:r>
      <w:r w:rsidR="00602880">
        <w:t xml:space="preserve">(et limites) </w:t>
      </w:r>
      <w:r w:rsidRPr="0076205D">
        <w:t>d</w:t>
      </w:r>
      <w:r w:rsidR="00E94782">
        <w:t>’</w:t>
      </w:r>
      <w:r w:rsidRPr="0076205D">
        <w:t>embrasser la science ouverte</w:t>
      </w:r>
      <w:bookmarkEnd w:id="20"/>
    </w:p>
    <w:p w14:paraId="24525B14" w14:textId="1523492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tous.tes les chercheur.es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AmYW1wOyBEb25raW4sIDIwMjI7IFNjaHdhcnR6LCAyMDIzOyBXaWdnaW5zICZhbXA7IENo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</w:fldData>
        </w:fldChar>
      </w:r>
      <w:r w:rsidR="00302F57">
        <w:rPr>
          <w:rFonts w:eastAsia="Times New Roman" w:cs="Times New Roman"/>
          <w:szCs w:val="24"/>
          <w:lang w:val="fr-CA"/>
        </w:rPr>
        <w:instrText xml:space="preserve"> ADDIN EN.CITE </w:instrText>
      </w:r>
      <w:r w:rsidR="00302F57">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AmYW1wOyBEb25raW4sIDIwMjI7IFNjaHdhcnR6LCAyMDIzOyBXaWdnaW5zICZhbXA7IENo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</w:fldData>
        </w:fldChar>
      </w:r>
      <w:r w:rsidR="00302F57">
        <w:rPr>
          <w:rFonts w:eastAsia="Times New Roman" w:cs="Times New Roman"/>
          <w:szCs w:val="24"/>
          <w:lang w:val="fr-CA"/>
        </w:rPr>
        <w:instrText xml:space="preserve"> ADDIN EN.CITE.DATA </w:instrText>
      </w:r>
      <w:r w:rsidR="00302F57">
        <w:rPr>
          <w:rFonts w:eastAsia="Times New Roman" w:cs="Times New Roman"/>
          <w:szCs w:val="24"/>
          <w:lang w:val="fr-CA"/>
        </w:rPr>
      </w:r>
      <w:r w:rsidR="00302F57">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302F57">
        <w:rPr>
          <w:rFonts w:eastAsia="Times New Roman" w:cs="Times New Roman"/>
          <w:noProof/>
          <w:szCs w:val="24"/>
          <w:lang w:val="fr-CA"/>
        </w:rPr>
        <w:t>(Fiedler et al., 2012;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501E73">
        <w:rPr>
          <w:rFonts w:eastAsia="Times New Roman" w:cs="Times New Roman"/>
          <w:szCs w:val="24"/>
          <w:lang w:val="fr-CA"/>
        </w:rPr>
        <w:t>surtout si elle est conduite avec un esprit de transparence</w:t>
      </w:r>
      <w:r w:rsidR="00456510">
        <w:rPr>
          <w:rFonts w:eastAsia="Times New Roman" w:cs="Times New Roman"/>
          <w:szCs w:val="24"/>
          <w:lang w:val="fr-CA"/>
        </w:rPr>
        <w:t>.</w:t>
      </w:r>
    </w:p>
    <w:p w14:paraId="11C2A17E" w14:textId="43FEFC2A"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il est évident qu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Pour vous</w:t>
      </w:r>
      <w:r w:rsidR="00F608F2">
        <w:rPr>
          <w:rFonts w:eastAsia="Times New Roman" w:cs="Times New Roman"/>
          <w:szCs w:val="24"/>
          <w:lang w:val="fr-CA"/>
        </w:rPr>
        <w:t xml:space="preserve"> </w:t>
      </w:r>
      <w:r w:rsidR="00555C3C">
        <w:rPr>
          <w:rFonts w:eastAsia="Times New Roman" w:cs="Times New Roman"/>
          <w:szCs w:val="24"/>
          <w:lang w:val="fr-CA"/>
        </w:rPr>
        <w:t xml:space="preserve">et votre directeur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a également un.e candidat.e beaucoup plus 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vous y retrouver dans vos propres recherches lorsque vous devrez inévitablement y retourner </w:t>
      </w:r>
      <w:r w:rsidR="00FA585E">
        <w:rPr>
          <w:rFonts w:eastAsia="Times New Roman" w:cs="Times New Roman"/>
          <w:szCs w:val="24"/>
          <w:lang w:val="fr-CA"/>
        </w:rPr>
        <w:t>(par exemple, lors du processus de révision par les pairs, ou lors de demandes de d</w:t>
      </w:r>
      <w:r w:rsidR="00E94782">
        <w:rPr>
          <w:rFonts w:eastAsia="Times New Roman" w:cs="Times New Roman"/>
          <w:szCs w:val="24"/>
          <w:lang w:val="fr-CA"/>
        </w:rPr>
        <w:t>’</w:t>
      </w:r>
      <w:r w:rsidR="00FA585E">
        <w:rPr>
          <w:rFonts w:eastAsia="Times New Roman" w:cs="Times New Roman"/>
          <w:szCs w:val="24"/>
          <w:lang w:val="fr-CA"/>
        </w:rPr>
        <w:t xml:space="preserve">autres chercheur.e.s après la publication)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A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s!</w:t>
      </w:r>
    </w:p>
    <w:p w14:paraId="0A35B4F0" w14:textId="77777777" w:rsidR="00285A1E" w:rsidRDefault="00285A1E">
      <w:pPr>
        <w:rPr>
          <w:rFonts w:eastAsiaTheme="majorEastAsia" w:cstheme="majorBidi"/>
          <w:b/>
          <w:bCs/>
          <w:sz w:val="32"/>
          <w:szCs w:val="40"/>
          <w:lang w:val="fr-CA"/>
        </w:rPr>
      </w:pPr>
      <w:r>
        <w:br w:type="page"/>
      </w:r>
    </w:p>
    <w:p w14:paraId="0D93C880" w14:textId="3BB78352" w:rsidR="004729D3" w:rsidRDefault="004729D3" w:rsidP="00557843">
      <w:pPr>
        <w:pStyle w:val="APA1"/>
      </w:pPr>
      <w:bookmarkStart w:id="21" w:name="_Toc130399352"/>
      <w:r>
        <w:lastRenderedPageBreak/>
        <w:t>OK, et maintenant?</w:t>
      </w:r>
      <w:bookmarkEnd w:id="21"/>
    </w:p>
    <w:p w14:paraId="4D9EC979" w14:textId="5CB0EBC6"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n’avez pas nécessairement à </w:t>
      </w:r>
      <w:r w:rsidR="007D0D5A">
        <w:rPr>
          <w:lang w:val="fr-CA"/>
        </w:rPr>
        <w:t>appliquer toutes les recommandations dans ce guide</w:t>
      </w:r>
      <w:r w:rsidR="00C0131A">
        <w:rPr>
          <w:lang w:val="fr-CA"/>
        </w:rPr>
        <w:t xml:space="preserve"> dès la première fois</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e</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 xml:space="preserve">à la fois plus facile et plus motivant. </w:t>
      </w:r>
      <w:r w:rsidR="00B537B0">
        <w:rPr>
          <w:lang w:val="fr-CA"/>
        </w:rPr>
        <w:t>Entretemps, v</w:t>
      </w:r>
      <w:r w:rsidR="00573125">
        <w:rPr>
          <w:lang w:val="fr-CA"/>
        </w:rPr>
        <w:t>oici quelques suggestion</w:t>
      </w:r>
      <w:r w:rsidR="002F3539">
        <w:rPr>
          <w:lang w:val="fr-CA"/>
        </w:rPr>
        <w:t>s</w:t>
      </w:r>
      <w:r w:rsidR="00573125">
        <w:rPr>
          <w:lang w:val="fr-CA"/>
        </w:rPr>
        <w:t> </w:t>
      </w:r>
      <w:r w:rsidR="00DB146C">
        <w:rPr>
          <w:lang w:val="fr-CA"/>
        </w:rPr>
        <w:t xml:space="preserve">par où commencer </w:t>
      </w:r>
      <w:r w:rsidR="003839EB">
        <w:rPr>
          <w:lang w:val="fr-CA"/>
        </w:rPr>
        <w:t xml:space="preserve">dès maintenant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6" w:history="1">
        <w:r w:rsidR="006751BA" w:rsidRPr="00267F60">
          <w:rPr>
            <w:rStyle w:val="Hyperlink"/>
            <w:lang w:val="fr-CA"/>
          </w:rPr>
          <w:t>https://osf.io/</w:t>
        </w:r>
      </w:hyperlink>
    </w:p>
    <w:p w14:paraId="2927BD10" w14:textId="4963F1D8"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collaborateurs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7" w:history="1">
        <w:r w:rsidR="00134D65" w:rsidRPr="00267F60">
          <w:rPr>
            <w:rStyle w:val="Hyperlink"/>
            <w:lang w:val="fr-CA"/>
          </w:rPr>
          <w:t>https://psysciacc.org/</w:t>
        </w:r>
      </w:hyperlink>
    </w:p>
    <w:p w14:paraId="2EBE3EA7" w14:textId="60FA5AFF" w:rsidR="0034620C" w:rsidRPr="00D9690A" w:rsidRDefault="0034620C" w:rsidP="00C25359">
      <w:pPr>
        <w:pStyle w:val="ListParagraph"/>
        <w:numPr>
          <w:ilvl w:val="0"/>
          <w:numId w:val="4"/>
        </w:numPr>
        <w:spacing w:line="360" w:lineRule="auto"/>
        <w:rPr>
          <w:rFonts w:eastAsiaTheme="majorEastAsia" w:cstheme="majorBidi"/>
          <w:szCs w:val="32"/>
          <w:lang w:val="fr-CA"/>
        </w:rPr>
      </w:pPr>
      <w:r w:rsidRPr="006A7013">
        <w:rPr>
          <w:rFonts w:eastAsiaTheme="majorEastAsia" w:cstheme="majorBidi"/>
          <w:szCs w:val="32"/>
          <w:lang w:val="fr-CA"/>
        </w:rPr>
        <w:t>Pour des diapos</w:t>
      </w:r>
      <w:r w:rsidR="000C4B51" w:rsidRPr="006A7013">
        <w:rPr>
          <w:rFonts w:eastAsiaTheme="majorEastAsia" w:cstheme="majorBidi"/>
          <w:szCs w:val="32"/>
          <w:lang w:val="fr-CA"/>
        </w:rPr>
        <w:t>itives</w:t>
      </w:r>
      <w:r w:rsidRPr="006A7013">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6A7013">
        <w:rPr>
          <w:rFonts w:eastAsiaTheme="majorEastAsia" w:cstheme="majorBidi"/>
          <w:szCs w:val="32"/>
          <w:lang w:val="fr-CA"/>
        </w:rPr>
        <w:t xml:space="preserve"> » : </w:t>
      </w:r>
      <w:hyperlink r:id="rId48" w:history="1">
        <w:r w:rsidR="007F6CB3" w:rsidRPr="00D9690A">
          <w:rPr>
            <w:rStyle w:val="Hyperlink"/>
            <w:rFonts w:eastAsiaTheme="majorEastAsia" w:cstheme="majorBidi"/>
            <w:szCs w:val="32"/>
            <w:lang w:val="fr-CA"/>
          </w:rPr>
          <w:t>https://osf.io/2jt9u/</w:t>
        </w:r>
      </w:hyperlink>
    </w:p>
    <w:p w14:paraId="3FA1ADA6" w14:textId="5555791F"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xml:space="preserve">, veuillez consultez le document suivant </w:t>
      </w:r>
      <w:r w:rsidR="007B6185">
        <w:rPr>
          <w:lang w:val="fr-CA"/>
        </w:rPr>
        <w:t>(en</w:t>
      </w:r>
      <w:r w:rsidR="007B6185" w:rsidRPr="009A1DC6">
        <w:rPr>
          <w:lang w:val="fr-CA"/>
        </w:rPr>
        <w:t xml:space="preserve"> anglais) </w:t>
      </w:r>
      <w:r w:rsidRPr="009A1DC6">
        <w:rPr>
          <w:lang w:val="fr-CA"/>
        </w:rPr>
        <w:t xml:space="preserve">: </w:t>
      </w:r>
      <w:hyperlink r:id="rId49"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557843">
      <w:pPr>
        <w:pStyle w:val="APA1"/>
      </w:pPr>
      <w:bookmarkStart w:id="22" w:name="_Toc130399353"/>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22"/>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Look w:val="04A0" w:firstRow="1" w:lastRow="0" w:firstColumn="1" w:lastColumn="0" w:noHBand="0" w:noVBand="1"/>
      </w:tblPr>
      <w:tblGrid>
        <w:gridCol w:w="3299"/>
        <w:gridCol w:w="603"/>
        <w:gridCol w:w="643"/>
        <w:gridCol w:w="4805"/>
      </w:tblGrid>
      <w:tr w:rsidR="0065490E" w:rsidRPr="008D55FC" w14:paraId="60A702CA" w14:textId="77777777" w:rsidTr="00EF011D">
        <w:tc>
          <w:tcPr>
            <w:tcW w:w="3299"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EF011D">
        <w:tc>
          <w:tcPr>
            <w:tcW w:w="3299" w:type="dxa"/>
          </w:tcPr>
          <w:p w14:paraId="0222E570" w14:textId="021A321C" w:rsidR="0065490E" w:rsidRDefault="00E805BF" w:rsidP="00940699">
            <w:pPr>
              <w:snapToGrid w:val="0"/>
              <w:spacing w:after="240"/>
              <w:rPr>
                <w:rFonts w:eastAsia="Times New Roman" w:cs="Times New Roman"/>
                <w:szCs w:val="24"/>
                <w:lang w:val="fr-CA"/>
              </w:rPr>
            </w:pPr>
            <w:r>
              <w:rPr>
                <w:rFonts w:eastAsia="Times New Roman" w:cs="Times New Roman"/>
                <w:szCs w:val="24"/>
                <w:lang w:val="fr-CA"/>
              </w:rPr>
              <w:t xml:space="preserve">Calcul </w:t>
            </w:r>
            <w:r w:rsidR="003465A7">
              <w:rPr>
                <w:rFonts w:eastAsia="Times New Roman" w:cs="Times New Roman"/>
                <w:szCs w:val="24"/>
                <w:lang w:val="fr-CA"/>
              </w:rPr>
              <w:t>d</w:t>
            </w:r>
            <w:r w:rsidR="00E94782">
              <w:rPr>
                <w:rFonts w:eastAsia="Times New Roman" w:cs="Times New Roman"/>
                <w:szCs w:val="24"/>
                <w:lang w:val="fr-CA"/>
              </w:rPr>
              <w:t>’</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EF011D">
        <w:tc>
          <w:tcPr>
            <w:tcW w:w="3299"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EF011D">
        <w:tc>
          <w:tcPr>
            <w:tcW w:w="3299"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EF011D">
        <w:tc>
          <w:tcPr>
            <w:tcW w:w="3299"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EF011D">
        <w:tc>
          <w:tcPr>
            <w:tcW w:w="3299"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EF011D">
        <w:tc>
          <w:tcPr>
            <w:tcW w:w="3299"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EF011D">
        <w:tc>
          <w:tcPr>
            <w:tcW w:w="3299" w:type="dxa"/>
          </w:tcPr>
          <w:p w14:paraId="09D41999" w14:textId="415316C3"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0" w:history="1">
              <w:r w:rsidRPr="00AB7CBA">
                <w:rPr>
                  <w:rStyle w:val="Hyperlink"/>
                  <w:rFonts w:eastAsia="Times New Roman" w:cs="Times New Roman"/>
                  <w:i/>
                  <w:iCs/>
                  <w:szCs w:val="24"/>
                  <w:lang w:val="fr-CA"/>
                </w:rPr>
                <w:t>statcheck</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EF011D">
        <w:tc>
          <w:tcPr>
            <w:tcW w:w="3299"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EF011D">
        <w:tc>
          <w:tcPr>
            <w:tcW w:w="3299"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02DC849E"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EB60B02"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02F84B64"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09481B8E"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685A6C35"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653598F9"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chantillons trop petits (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77DA7BFE"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557843">
      <w:pPr>
        <w:pStyle w:val="APA1"/>
      </w:pPr>
      <w:bookmarkStart w:id="23" w:name="_Toc130399354"/>
      <w:r>
        <w:lastRenderedPageBreak/>
        <w:t>Remerciements</w:t>
      </w:r>
      <w:bookmarkEnd w:id="23"/>
    </w:p>
    <w:p w14:paraId="75444667" w14:textId="66D290D4"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A95B1A">
        <w:rPr>
          <w:lang w:val="fr-CA"/>
        </w:rPr>
        <w:t xml:space="preserve">ainsi que </w:t>
      </w:r>
      <w:r w:rsidR="00352F8C" w:rsidRPr="00F61D1F">
        <w:rPr>
          <w:lang w:val="fr-CA"/>
        </w:rPr>
        <w:t xml:space="preserve">Andreea Gavrila, </w:t>
      </w:r>
      <w:r w:rsidR="00694BC3" w:rsidRPr="00F61D1F">
        <w:rPr>
          <w:lang w:val="fr-CA"/>
        </w:rPr>
        <w:t xml:space="preserve">Jany St-Cyr, 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557843">
      <w:pPr>
        <w:pStyle w:val="APA1"/>
      </w:pPr>
      <w:bookmarkStart w:id="24" w:name="_Toc130399355"/>
      <w:r w:rsidRPr="001506DB">
        <w:t>Références</w:t>
      </w:r>
      <w:bookmarkEnd w:id="24"/>
    </w:p>
    <w:p w14:paraId="016177C6" w14:textId="5F1F66B8" w:rsidR="004016B2" w:rsidRPr="004016B2" w:rsidRDefault="00112AF0" w:rsidP="004016B2">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4016B2" w:rsidRPr="004016B2">
        <w:t xml:space="preserve">Al-Aidroos, N., Fiacconi, C., Powell, D., Marmurek, H., Newby-Clark, I., Spence, J., Stanley, D., &amp; Tric, L. (2018). </w:t>
      </w:r>
      <w:r w:rsidR="004016B2" w:rsidRPr="004016B2">
        <w:rPr>
          <w:i/>
        </w:rPr>
        <w:t>Statistical methods in theses: Guidelines and explanations</w:t>
      </w:r>
      <w:r w:rsidR="004016B2" w:rsidRPr="004016B2">
        <w:t xml:space="preserve">. </w:t>
      </w:r>
      <w:hyperlink r:id="rId51" w:history="1">
        <w:r w:rsidR="004016B2" w:rsidRPr="004016B2">
          <w:rPr>
            <w:rStyle w:val="Hyperlink"/>
          </w:rPr>
          <w:t>https://www.uoguelph.ca/psychology/graduate/thesis-statistics</w:t>
        </w:r>
      </w:hyperlink>
    </w:p>
    <w:p w14:paraId="6687A6BA" w14:textId="75D8AB55" w:rsidR="004016B2" w:rsidRPr="004016B2" w:rsidRDefault="004016B2" w:rsidP="004016B2">
      <w:pPr>
        <w:pStyle w:val="EndNoteBibliography"/>
        <w:ind w:left="720" w:hanging="720"/>
      </w:pPr>
      <w:r w:rsidRPr="004016B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4016B2">
        <w:rPr>
          <w:i/>
        </w:rPr>
        <w:t>Nature Human Behaviour, 2</w:t>
      </w:r>
      <w:r w:rsidRPr="004016B2">
        <w:t xml:space="preserve">(9), 637-644. </w:t>
      </w:r>
      <w:hyperlink r:id="rId52" w:history="1">
        <w:r w:rsidRPr="004016B2">
          <w:rPr>
            <w:rStyle w:val="Hyperlink"/>
          </w:rPr>
          <w:t>https://doi.org/10.1038/s41562-018-0399-z</w:t>
        </w:r>
      </w:hyperlink>
      <w:r w:rsidRPr="004016B2">
        <w:t xml:space="preserve"> </w:t>
      </w:r>
    </w:p>
    <w:p w14:paraId="520DB7D1" w14:textId="6AF8F847" w:rsidR="004016B2" w:rsidRPr="004016B2" w:rsidRDefault="004016B2" w:rsidP="004016B2">
      <w:pPr>
        <w:pStyle w:val="EndNoteBibliography"/>
        <w:ind w:left="720" w:hanging="720"/>
      </w:pPr>
      <w:r w:rsidRPr="004016B2">
        <w:t xml:space="preserve">Chambers, C. (2018). </w:t>
      </w:r>
      <w:r w:rsidRPr="004016B2">
        <w:rPr>
          <w:i/>
        </w:rPr>
        <w:t>Strategies for improving study robustness in controversial research</w:t>
      </w:r>
      <w:r w:rsidRPr="004016B2">
        <w:t xml:space="preserve">. </w:t>
      </w:r>
      <w:hyperlink r:id="rId53" w:history="1">
        <w:r w:rsidRPr="004016B2">
          <w:rPr>
            <w:rStyle w:val="Hyperlink"/>
          </w:rPr>
          <w:t>https://osf.io/v7ndz</w:t>
        </w:r>
      </w:hyperlink>
    </w:p>
    <w:p w14:paraId="7C6F3695" w14:textId="433ED465" w:rsidR="004016B2" w:rsidRPr="004016B2" w:rsidRDefault="004016B2" w:rsidP="004016B2">
      <w:pPr>
        <w:pStyle w:val="EndNoteBibliography"/>
        <w:ind w:left="720" w:hanging="720"/>
      </w:pPr>
      <w:r w:rsidRPr="004016B2">
        <w:t xml:space="preserve">Département de psychologie de l'Université du Québec à Montréal. (2020). </w:t>
      </w:r>
      <w:r w:rsidRPr="004016B2">
        <w:rPr>
          <w:i/>
        </w:rPr>
        <w:t>Politique d’encadrement du projet de recherche doctorale (PRD)</w:t>
      </w:r>
      <w:r w:rsidRPr="004016B2">
        <w:t xml:space="preserve">. </w:t>
      </w:r>
      <w:hyperlink r:id="rId54" w:history="1">
        <w:r w:rsidRPr="004016B2">
          <w:rPr>
            <w:rStyle w:val="Hyperlink"/>
          </w:rPr>
          <w:t>https://psychologie.uqam.ca/wp-content/uploads/sites/73/2021/01/Prd_-final-adopte%CC%81-copie.pdf</w:t>
        </w:r>
      </w:hyperlink>
    </w:p>
    <w:p w14:paraId="24C6B210" w14:textId="53AF0E5E" w:rsidR="004016B2" w:rsidRPr="004016B2" w:rsidRDefault="004016B2" w:rsidP="004016B2">
      <w:pPr>
        <w:pStyle w:val="EndNoteBibliography"/>
        <w:ind w:left="720" w:hanging="720"/>
      </w:pPr>
      <w:r w:rsidRPr="004016B2">
        <w:t xml:space="preserve">Ferguson, C. J., &amp; Heene, M. (2012). A vast graveyard of undead theories: Publication bias and psychological science’s aversion to the null. </w:t>
      </w:r>
      <w:r w:rsidRPr="004016B2">
        <w:rPr>
          <w:i/>
        </w:rPr>
        <w:t>Perspectives on Psychological Science, 7</w:t>
      </w:r>
      <w:r w:rsidRPr="004016B2">
        <w:t xml:space="preserve">(6), 555-561. </w:t>
      </w:r>
      <w:hyperlink r:id="rId55" w:history="1">
        <w:r w:rsidRPr="004016B2">
          <w:rPr>
            <w:rStyle w:val="Hyperlink"/>
          </w:rPr>
          <w:t>https://doi.org/10.1177/1745691612459059</w:t>
        </w:r>
      </w:hyperlink>
      <w:r w:rsidRPr="004016B2">
        <w:t xml:space="preserve"> </w:t>
      </w:r>
    </w:p>
    <w:p w14:paraId="1D5F9435" w14:textId="67712074" w:rsidR="004016B2" w:rsidRPr="004016B2" w:rsidRDefault="004016B2" w:rsidP="004016B2">
      <w:pPr>
        <w:pStyle w:val="EndNoteBibliography"/>
        <w:ind w:left="720" w:hanging="720"/>
      </w:pPr>
      <w:r w:rsidRPr="004016B2">
        <w:lastRenderedPageBreak/>
        <w:t xml:space="preserve">Fiedler, K., Kutzner, F., &amp; Krueger, J. I. (2012). The long way from α-error control to validity proper:Problems with a short-sighted false-positive debate. </w:t>
      </w:r>
      <w:r w:rsidRPr="004016B2">
        <w:rPr>
          <w:i/>
        </w:rPr>
        <w:t>Perspectives on Psychological Science, 7</w:t>
      </w:r>
      <w:r w:rsidRPr="004016B2">
        <w:t xml:space="preserve">(6), 661-669. </w:t>
      </w:r>
      <w:hyperlink r:id="rId56" w:history="1">
        <w:r w:rsidRPr="004016B2">
          <w:rPr>
            <w:rStyle w:val="Hyperlink"/>
          </w:rPr>
          <w:t>https://doi.org/10.1177/1745691612462587</w:t>
        </w:r>
      </w:hyperlink>
      <w:r w:rsidRPr="004016B2">
        <w:t xml:space="preserve"> </w:t>
      </w:r>
    </w:p>
    <w:p w14:paraId="0F5533D7" w14:textId="3437E67D" w:rsidR="004016B2" w:rsidRPr="004016B2" w:rsidRDefault="004016B2" w:rsidP="004016B2">
      <w:pPr>
        <w:pStyle w:val="EndNoteBibliography"/>
        <w:ind w:left="720" w:hanging="720"/>
      </w:pPr>
      <w:r w:rsidRPr="004016B2">
        <w:t xml:space="preserve">Fonds de recherche du Québec. (2022). </w:t>
      </w:r>
      <w:r w:rsidRPr="004016B2">
        <w:rPr>
          <w:i/>
        </w:rPr>
        <w:t>Politique de diffusion en libre accès (version révisée)</w:t>
      </w:r>
      <w:r w:rsidRPr="004016B2">
        <w:t xml:space="preserve">. </w:t>
      </w:r>
      <w:hyperlink r:id="rId57" w:history="1">
        <w:r w:rsidRPr="004016B2">
          <w:rPr>
            <w:rStyle w:val="Hyperlink"/>
          </w:rPr>
          <w:t>https://frq.gouv.qc.ca/app/uploads/2022/06/politique-libre-acces-revisee_vf.pdf</w:t>
        </w:r>
      </w:hyperlink>
    </w:p>
    <w:p w14:paraId="4AF504D6" w14:textId="0842D1C4" w:rsidR="004016B2" w:rsidRPr="004016B2" w:rsidRDefault="004016B2" w:rsidP="004016B2">
      <w:pPr>
        <w:pStyle w:val="EndNoteBibliography"/>
        <w:ind w:left="720" w:hanging="720"/>
      </w:pPr>
      <w:r w:rsidRPr="004016B2">
        <w:t xml:space="preserve">Fraser, N., Momeni, F., Mayr, P., &amp; Peters, I. (2020). The relationship between biorxiv preprints, citations and altmetrics. </w:t>
      </w:r>
      <w:r w:rsidRPr="004016B2">
        <w:rPr>
          <w:i/>
        </w:rPr>
        <w:t>Quantitative Science Studies, 1</w:t>
      </w:r>
      <w:r w:rsidRPr="004016B2">
        <w:t xml:space="preserve">(2), 618-638. </w:t>
      </w:r>
      <w:hyperlink r:id="rId58" w:history="1">
        <w:r w:rsidRPr="004016B2">
          <w:rPr>
            <w:rStyle w:val="Hyperlink"/>
          </w:rPr>
          <w:t>https://doi.org/10.1162/qss_a_00043</w:t>
        </w:r>
      </w:hyperlink>
      <w:r w:rsidRPr="004016B2">
        <w:t xml:space="preserve"> </w:t>
      </w:r>
    </w:p>
    <w:p w14:paraId="4AEC34A7" w14:textId="77643146" w:rsidR="004016B2" w:rsidRPr="004016B2" w:rsidRDefault="004016B2" w:rsidP="004016B2">
      <w:pPr>
        <w:pStyle w:val="EndNoteBibliography"/>
        <w:ind w:left="720" w:hanging="720"/>
      </w:pPr>
      <w:r w:rsidRPr="004016B2">
        <w:t xml:space="preserve">Fu, D. Y., &amp; Hughey, J. J. (2019). Releasing a preprint is associated with more attention and citations for the peer-reviewed article. </w:t>
      </w:r>
      <w:r w:rsidRPr="004016B2">
        <w:rPr>
          <w:i/>
        </w:rPr>
        <w:t>eLife, 8</w:t>
      </w:r>
      <w:r w:rsidRPr="004016B2">
        <w:t xml:space="preserve">, e52646. </w:t>
      </w:r>
      <w:hyperlink r:id="rId59" w:history="1">
        <w:r w:rsidRPr="004016B2">
          <w:rPr>
            <w:rStyle w:val="Hyperlink"/>
          </w:rPr>
          <w:t>https://doi.org/10.7554/eLife.52646</w:t>
        </w:r>
      </w:hyperlink>
      <w:r w:rsidRPr="004016B2">
        <w:t xml:space="preserve"> </w:t>
      </w:r>
    </w:p>
    <w:p w14:paraId="1C2BDC2C" w14:textId="77777777" w:rsidR="004016B2" w:rsidRPr="004016B2" w:rsidRDefault="004016B2" w:rsidP="004016B2">
      <w:pPr>
        <w:pStyle w:val="EndNoteBibliography"/>
        <w:ind w:left="720" w:hanging="720"/>
      </w:pPr>
      <w:r w:rsidRPr="004016B2">
        <w:t xml:space="preserve">Goldacre, B. (2009). </w:t>
      </w:r>
      <w:r w:rsidRPr="004016B2">
        <w:rPr>
          <w:i/>
        </w:rPr>
        <w:t>Bad science: Quacks, hacks, and big pharma flacks</w:t>
      </w:r>
      <w:r w:rsidRPr="004016B2">
        <w:t xml:space="preserve">. Fourth Estate. </w:t>
      </w:r>
    </w:p>
    <w:p w14:paraId="0E1FF7A1" w14:textId="3AB3CAD9" w:rsidR="004016B2" w:rsidRPr="004016B2" w:rsidRDefault="004016B2" w:rsidP="004016B2">
      <w:pPr>
        <w:pStyle w:val="EndNoteBibliography"/>
        <w:ind w:left="720" w:hanging="720"/>
      </w:pPr>
      <w:r w:rsidRPr="004016B2">
        <w:t xml:space="preserve">Gouvernement du Canada. </w:t>
      </w:r>
      <w:r w:rsidRPr="004016B2">
        <w:rPr>
          <w:i/>
        </w:rPr>
        <w:t>Déclaration de principes des trois organismes sur la gestion des données numériques</w:t>
      </w:r>
      <w:r w:rsidRPr="004016B2">
        <w:t xml:space="preserve">. </w:t>
      </w:r>
      <w:hyperlink r:id="rId60" w:history="1">
        <w:r w:rsidRPr="004016B2">
          <w:rPr>
            <w:rStyle w:val="Hyperlink"/>
          </w:rPr>
          <w:t>https://science.gc.ca/site/science/fr/financement-interorganismes-recherche/politiques-lignes-directrices/gestion-donnees-recherche/declaration-principes-trois-organismes-gestion-donnees-numeriques</w:t>
        </w:r>
      </w:hyperlink>
    </w:p>
    <w:p w14:paraId="096AAA47" w14:textId="0CE20B14" w:rsidR="004016B2" w:rsidRPr="004016B2" w:rsidRDefault="004016B2" w:rsidP="004016B2">
      <w:pPr>
        <w:pStyle w:val="EndNoteBibliography"/>
        <w:ind w:left="720" w:hanging="720"/>
      </w:pPr>
      <w:r w:rsidRPr="004016B2">
        <w:t xml:space="preserve">Haeffel, G. J. (2022). Psychology needs to get tired of winning. </w:t>
      </w:r>
      <w:r w:rsidRPr="004016B2">
        <w:rPr>
          <w:i/>
        </w:rPr>
        <w:t>Royal Society Open Science, 9</w:t>
      </w:r>
      <w:r w:rsidRPr="004016B2">
        <w:t xml:space="preserve">(6), 220099. </w:t>
      </w:r>
      <w:hyperlink r:id="rId61" w:history="1">
        <w:r w:rsidRPr="004016B2">
          <w:rPr>
            <w:rStyle w:val="Hyperlink"/>
          </w:rPr>
          <w:t>https://doi.org/doi:10.1098/rsos.220099</w:t>
        </w:r>
      </w:hyperlink>
      <w:r w:rsidRPr="004016B2">
        <w:t xml:space="preserve"> </w:t>
      </w:r>
    </w:p>
    <w:p w14:paraId="3B2CEB37" w14:textId="08CAC663" w:rsidR="004016B2" w:rsidRPr="004016B2" w:rsidRDefault="004016B2" w:rsidP="004016B2">
      <w:pPr>
        <w:pStyle w:val="EndNoteBibliography"/>
        <w:ind w:left="720" w:hanging="720"/>
      </w:pPr>
      <w:r w:rsidRPr="004016B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4016B2">
        <w:rPr>
          <w:i/>
        </w:rPr>
        <w:t>Scientometrics, 122</w:t>
      </w:r>
      <w:r w:rsidRPr="004016B2">
        <w:t xml:space="preserve">(1), 645-659. </w:t>
      </w:r>
      <w:hyperlink r:id="rId62" w:history="1">
        <w:r w:rsidRPr="004016B2">
          <w:rPr>
            <w:rStyle w:val="Hyperlink"/>
          </w:rPr>
          <w:t>https://doi.org/10.1007/s11192-019-03301-x</w:t>
        </w:r>
      </w:hyperlink>
      <w:r w:rsidRPr="004016B2">
        <w:t xml:space="preserve"> </w:t>
      </w:r>
    </w:p>
    <w:p w14:paraId="5337438F" w14:textId="28DD2D85" w:rsidR="004016B2" w:rsidRPr="004016B2" w:rsidRDefault="004016B2" w:rsidP="004016B2">
      <w:pPr>
        <w:pStyle w:val="EndNoteBibliography"/>
        <w:ind w:left="720" w:hanging="720"/>
      </w:pPr>
      <w:r w:rsidRPr="004016B2">
        <w:lastRenderedPageBreak/>
        <w:t xml:space="preserve">Hoy, M. B. (2020). Rise of the Rxivs: How preprint servers are changing the publishing process. </w:t>
      </w:r>
      <w:r w:rsidRPr="004016B2">
        <w:rPr>
          <w:i/>
        </w:rPr>
        <w:t>Medical Reference Services Quarterly, 39</w:t>
      </w:r>
      <w:r w:rsidRPr="004016B2">
        <w:t xml:space="preserve">(1), 84-89. </w:t>
      </w:r>
      <w:hyperlink r:id="rId63" w:history="1">
        <w:r w:rsidRPr="004016B2">
          <w:rPr>
            <w:rStyle w:val="Hyperlink"/>
          </w:rPr>
          <w:t>https://doi.org/10.1080/02763869.2020.1704597</w:t>
        </w:r>
      </w:hyperlink>
      <w:r w:rsidRPr="004016B2">
        <w:t xml:space="preserve"> </w:t>
      </w:r>
    </w:p>
    <w:p w14:paraId="0F2A7F81" w14:textId="13614773" w:rsidR="004016B2" w:rsidRPr="004016B2" w:rsidRDefault="004016B2" w:rsidP="004016B2">
      <w:pPr>
        <w:pStyle w:val="EndNoteBibliography"/>
        <w:ind w:left="720" w:hanging="720"/>
      </w:pPr>
      <w:r w:rsidRPr="004016B2">
        <w:t xml:space="preserve">Ioannidis, J. P. A. (2005). Why most published research findings are false. </w:t>
      </w:r>
      <w:r w:rsidRPr="004016B2">
        <w:rPr>
          <w:i/>
        </w:rPr>
        <w:t>PLoS Medicine, 2</w:t>
      </w:r>
      <w:r w:rsidRPr="004016B2">
        <w:t xml:space="preserve">(8), e124. </w:t>
      </w:r>
      <w:hyperlink r:id="rId64" w:history="1">
        <w:r w:rsidRPr="004016B2">
          <w:rPr>
            <w:rStyle w:val="Hyperlink"/>
          </w:rPr>
          <w:t>https://doi.org/10.1371/journal.pmed.0020124</w:t>
        </w:r>
      </w:hyperlink>
      <w:r w:rsidRPr="004016B2">
        <w:t xml:space="preserve"> </w:t>
      </w:r>
    </w:p>
    <w:p w14:paraId="6C3CD634" w14:textId="4E065A16" w:rsidR="004016B2" w:rsidRPr="004016B2" w:rsidRDefault="004016B2" w:rsidP="004016B2">
      <w:pPr>
        <w:pStyle w:val="EndNoteBibliography"/>
        <w:ind w:left="720" w:hanging="720"/>
      </w:pPr>
      <w:r w:rsidRPr="004016B2">
        <w:t xml:space="preserve">Langham-Putrow, A., Bakker, C., &amp; Riegelman, A. (2021). Is the open access citation advantage real? A systematic review of the citation of open access and subscription-based articles. </w:t>
      </w:r>
      <w:r w:rsidRPr="004016B2">
        <w:rPr>
          <w:i/>
        </w:rPr>
        <w:t>PloS One, 16</w:t>
      </w:r>
      <w:r w:rsidRPr="004016B2">
        <w:t xml:space="preserve">(6), e0253129. </w:t>
      </w:r>
      <w:hyperlink r:id="rId65" w:history="1">
        <w:r w:rsidRPr="004016B2">
          <w:rPr>
            <w:rStyle w:val="Hyperlink"/>
          </w:rPr>
          <w:t>https://doi.org/10.1371/journal.pone.0253129</w:t>
        </w:r>
      </w:hyperlink>
      <w:r w:rsidRPr="004016B2">
        <w:t xml:space="preserve"> </w:t>
      </w:r>
    </w:p>
    <w:p w14:paraId="177F4FAC" w14:textId="4743BE19" w:rsidR="004016B2" w:rsidRPr="004016B2" w:rsidRDefault="004016B2" w:rsidP="004016B2">
      <w:pPr>
        <w:pStyle w:val="EndNoteBibliography"/>
        <w:ind w:left="720" w:hanging="720"/>
      </w:pPr>
      <w:r w:rsidRPr="004016B2">
        <w:t xml:space="preserve">Meyer, M. N. (2018). Practical tips for ethical data sharing. </w:t>
      </w:r>
      <w:r w:rsidRPr="004016B2">
        <w:rPr>
          <w:i/>
        </w:rPr>
        <w:t>Advances in Methods and Practices in Psychological Science, 1</w:t>
      </w:r>
      <w:r w:rsidRPr="004016B2">
        <w:t xml:space="preserve">(1), 131-144. </w:t>
      </w:r>
      <w:hyperlink r:id="rId66" w:history="1">
        <w:r w:rsidRPr="004016B2">
          <w:rPr>
            <w:rStyle w:val="Hyperlink"/>
          </w:rPr>
          <w:t>https://doi.org/10.1177/2515245917747656</w:t>
        </w:r>
      </w:hyperlink>
      <w:r w:rsidRPr="004016B2">
        <w:t xml:space="preserve"> </w:t>
      </w:r>
    </w:p>
    <w:p w14:paraId="0CBD1639" w14:textId="7114AB62" w:rsidR="004016B2" w:rsidRPr="004016B2" w:rsidRDefault="004016B2" w:rsidP="004016B2">
      <w:pPr>
        <w:pStyle w:val="EndNoteBibliography"/>
        <w:ind w:left="720" w:hanging="720"/>
      </w:pPr>
      <w:r w:rsidRPr="004016B2">
        <w:t xml:space="preserve">Nosek, B. A., Ebersole, C. R., DeHaven, A. C., &amp; Mellor, D. T. (2018). The preregistration revolution. </w:t>
      </w:r>
      <w:r w:rsidRPr="004016B2">
        <w:rPr>
          <w:i/>
        </w:rPr>
        <w:t>Proceedings of the National Academy of Sciences, 115</w:t>
      </w:r>
      <w:r w:rsidRPr="004016B2">
        <w:t xml:space="preserve">(11), 2600-2606. </w:t>
      </w:r>
      <w:hyperlink r:id="rId67" w:history="1">
        <w:r w:rsidRPr="004016B2">
          <w:rPr>
            <w:rStyle w:val="Hyperlink"/>
          </w:rPr>
          <w:t>https://doi.org/doi:10.1073/pnas.1708274114</w:t>
        </w:r>
      </w:hyperlink>
      <w:r w:rsidRPr="004016B2">
        <w:t xml:space="preserve"> </w:t>
      </w:r>
    </w:p>
    <w:p w14:paraId="21A3EAAB" w14:textId="507967B0" w:rsidR="004016B2" w:rsidRPr="004016B2" w:rsidRDefault="004016B2" w:rsidP="004016B2">
      <w:pPr>
        <w:pStyle w:val="EndNoteBibliography"/>
        <w:ind w:left="720" w:hanging="720"/>
      </w:pPr>
      <w:r w:rsidRPr="004016B2">
        <w:t xml:space="preserve">Nosek, B. A., &amp; Lakens, D. (2014). Registered reports: A method to increase the credibility of published results. </w:t>
      </w:r>
      <w:r w:rsidRPr="004016B2">
        <w:rPr>
          <w:i/>
        </w:rPr>
        <w:t>Social Psychology, 45</w:t>
      </w:r>
      <w:r w:rsidRPr="004016B2">
        <w:t xml:space="preserve">, 137-141. </w:t>
      </w:r>
      <w:hyperlink r:id="rId68" w:history="1">
        <w:r w:rsidRPr="004016B2">
          <w:rPr>
            <w:rStyle w:val="Hyperlink"/>
          </w:rPr>
          <w:t>https://doi.org/10.1027/1864-9335/a000192</w:t>
        </w:r>
      </w:hyperlink>
      <w:r w:rsidRPr="004016B2">
        <w:t xml:space="preserve"> </w:t>
      </w:r>
    </w:p>
    <w:p w14:paraId="5360736C" w14:textId="6684F641" w:rsidR="004016B2" w:rsidRPr="004016B2" w:rsidRDefault="004016B2" w:rsidP="004016B2">
      <w:pPr>
        <w:pStyle w:val="EndNoteBibliography"/>
        <w:ind w:left="720" w:hanging="720"/>
      </w:pPr>
      <w:r w:rsidRPr="004016B2">
        <w:t xml:space="preserve">Nuijten, M. B., Hartgerink, C. H. J., van Assen, M. A. L. M., Epskamp, S., &amp; Wicherts, J. M. (2016). The prevalence of statistical reporting errors in psychology (1985–2013). </w:t>
      </w:r>
      <w:r w:rsidRPr="004016B2">
        <w:rPr>
          <w:i/>
        </w:rPr>
        <w:t>Behavior Research Methods, 48</w:t>
      </w:r>
      <w:r w:rsidRPr="004016B2">
        <w:t xml:space="preserve">(4), 1205-1226. </w:t>
      </w:r>
      <w:hyperlink r:id="rId69" w:history="1">
        <w:r w:rsidRPr="004016B2">
          <w:rPr>
            <w:rStyle w:val="Hyperlink"/>
          </w:rPr>
          <w:t>https://doi.org/10.3758/s13428-015-0664-2</w:t>
        </w:r>
      </w:hyperlink>
      <w:r w:rsidRPr="004016B2">
        <w:t xml:space="preserve"> </w:t>
      </w:r>
    </w:p>
    <w:p w14:paraId="39F62BC8" w14:textId="771AE585" w:rsidR="004016B2" w:rsidRPr="004016B2" w:rsidRDefault="004016B2" w:rsidP="004016B2">
      <w:pPr>
        <w:pStyle w:val="EndNoteBibliography"/>
        <w:ind w:left="720" w:hanging="720"/>
      </w:pPr>
      <w:r w:rsidRPr="004016B2">
        <w:t xml:space="preserve">Open Science Collaboration. (2015). Estimating the reproducibility of psychological science. </w:t>
      </w:r>
      <w:r w:rsidRPr="004016B2">
        <w:rPr>
          <w:i/>
        </w:rPr>
        <w:t>Science, 349</w:t>
      </w:r>
      <w:r w:rsidRPr="004016B2">
        <w:t xml:space="preserve">(6251), aac4716. </w:t>
      </w:r>
      <w:hyperlink r:id="rId70" w:history="1">
        <w:r w:rsidRPr="004016B2">
          <w:rPr>
            <w:rStyle w:val="Hyperlink"/>
          </w:rPr>
          <w:t>https://doi.org/doi:10.1126/science.aac4716</w:t>
        </w:r>
      </w:hyperlink>
      <w:r w:rsidRPr="004016B2">
        <w:t xml:space="preserve"> </w:t>
      </w:r>
    </w:p>
    <w:p w14:paraId="2911F01F" w14:textId="20D09E78" w:rsidR="004016B2" w:rsidRPr="004016B2" w:rsidRDefault="004016B2" w:rsidP="004016B2">
      <w:pPr>
        <w:pStyle w:val="EndNoteBibliography"/>
        <w:ind w:left="720" w:hanging="720"/>
      </w:pPr>
      <w:r w:rsidRPr="004016B2">
        <w:lastRenderedPageBreak/>
        <w:t xml:space="preserve">Quintana, D. S. (2020). </w:t>
      </w:r>
      <w:r w:rsidRPr="004016B2">
        <w:rPr>
          <w:i/>
        </w:rPr>
        <w:t>Five things about open and reproducible science that every early career researcher should know</w:t>
      </w:r>
      <w:r w:rsidRPr="004016B2">
        <w:t xml:space="preserve">. </w:t>
      </w:r>
      <w:hyperlink r:id="rId71" w:history="1">
        <w:r w:rsidRPr="004016B2">
          <w:rPr>
            <w:rStyle w:val="Hyperlink"/>
          </w:rPr>
          <w:t>https://osf.io/2jt9u</w:t>
        </w:r>
      </w:hyperlink>
    </w:p>
    <w:p w14:paraId="4D987DD0" w14:textId="08B34BE0" w:rsidR="004016B2" w:rsidRPr="004016B2" w:rsidRDefault="004016B2" w:rsidP="004016B2">
      <w:pPr>
        <w:pStyle w:val="EndNoteBibliography"/>
        <w:ind w:left="720" w:hanging="720"/>
      </w:pPr>
      <w:r w:rsidRPr="004016B2">
        <w:t xml:space="preserve">R Core Team. (2022). R: A language and environment for statistical computing (version 4.2.1) [Computer software]. </w:t>
      </w:r>
      <w:r w:rsidRPr="004016B2">
        <w:rPr>
          <w:i/>
        </w:rPr>
        <w:t>R Foundation for Statistical Computing</w:t>
      </w:r>
      <w:r w:rsidRPr="004016B2">
        <w:t xml:space="preserve">, Vienna, Austria. </w:t>
      </w:r>
      <w:hyperlink r:id="rId72" w:history="1">
        <w:r w:rsidRPr="004016B2">
          <w:rPr>
            <w:rStyle w:val="Hyperlink"/>
          </w:rPr>
          <w:t>https://www.R-project.org/</w:t>
        </w:r>
      </w:hyperlink>
      <w:r w:rsidRPr="004016B2">
        <w:t xml:space="preserve"> </w:t>
      </w:r>
    </w:p>
    <w:p w14:paraId="60990B6F" w14:textId="77777777" w:rsidR="004016B2" w:rsidRPr="004016B2" w:rsidRDefault="004016B2" w:rsidP="004016B2">
      <w:pPr>
        <w:pStyle w:val="EndNoteBibliography"/>
        <w:ind w:left="720" w:hanging="720"/>
      </w:pPr>
      <w:r w:rsidRPr="004016B2">
        <w:t xml:space="preserve">Rawat, S., &amp; Meena, S. (2014). Publish or perish: Where are we heading? </w:t>
      </w:r>
      <w:r w:rsidRPr="004016B2">
        <w:rPr>
          <w:i/>
        </w:rPr>
        <w:t>Journal of Research in Medical Sciences, 19</w:t>
      </w:r>
      <w:r w:rsidRPr="004016B2">
        <w:t xml:space="preserve">(2), 87-89. </w:t>
      </w:r>
    </w:p>
    <w:p w14:paraId="61F50F59" w14:textId="573BB3AA" w:rsidR="004016B2" w:rsidRPr="004016B2" w:rsidRDefault="004016B2" w:rsidP="004016B2">
      <w:pPr>
        <w:pStyle w:val="EndNoteBibliography"/>
        <w:ind w:left="720" w:hanging="720"/>
      </w:pPr>
      <w:r w:rsidRPr="004016B2">
        <w:t xml:space="preserve">Rubin, M., &amp; Donkin, C. (2022). Exploratory hypothesis tests can be more compelling than confirmatory hypothesis tests. </w:t>
      </w:r>
      <w:r w:rsidRPr="004016B2">
        <w:rPr>
          <w:i/>
        </w:rPr>
        <w:t>Philosophical Psychology</w:t>
      </w:r>
      <w:r w:rsidRPr="004016B2">
        <w:t xml:space="preserve">, 1-29. </w:t>
      </w:r>
      <w:hyperlink r:id="rId73" w:history="1">
        <w:r w:rsidRPr="004016B2">
          <w:rPr>
            <w:rStyle w:val="Hyperlink"/>
          </w:rPr>
          <w:t>https://doi.org/10.1080/09515089.2022.2113771</w:t>
        </w:r>
      </w:hyperlink>
      <w:r w:rsidRPr="004016B2">
        <w:t xml:space="preserve"> </w:t>
      </w:r>
    </w:p>
    <w:p w14:paraId="2F38AE89" w14:textId="0C341E0B" w:rsidR="004016B2" w:rsidRPr="004016B2" w:rsidRDefault="004016B2" w:rsidP="004016B2">
      <w:pPr>
        <w:pStyle w:val="EndNoteBibliography"/>
        <w:ind w:left="720" w:hanging="720"/>
      </w:pPr>
      <w:r w:rsidRPr="004016B2">
        <w:t xml:space="preserve">Sarewitz, D. (2016). The pressure to publish pushes down quality. </w:t>
      </w:r>
      <w:r w:rsidRPr="004016B2">
        <w:rPr>
          <w:i/>
        </w:rPr>
        <w:t>Nature, 533</w:t>
      </w:r>
      <w:r w:rsidRPr="004016B2">
        <w:t xml:space="preserve">(7602), 147-147. </w:t>
      </w:r>
      <w:hyperlink r:id="rId74" w:history="1">
        <w:r w:rsidRPr="004016B2">
          <w:rPr>
            <w:rStyle w:val="Hyperlink"/>
          </w:rPr>
          <w:t>https://doi.org/10.1038/533147a</w:t>
        </w:r>
      </w:hyperlink>
      <w:r w:rsidRPr="004016B2">
        <w:t xml:space="preserve"> </w:t>
      </w:r>
    </w:p>
    <w:p w14:paraId="7CBC85DB" w14:textId="6A0D6BCD" w:rsidR="004016B2" w:rsidRPr="004016B2" w:rsidRDefault="004016B2" w:rsidP="004016B2">
      <w:pPr>
        <w:pStyle w:val="EndNoteBibliography"/>
        <w:ind w:left="720" w:hanging="720"/>
      </w:pPr>
      <w:r w:rsidRPr="004016B2">
        <w:t xml:space="preserve">Schwab, S., Janiaud, P., Dayan, M., Amrhein, V., Panczak, R., Palagi, P. M., Hemkens, L. G., Ramon, M., Rothen, N., Senn, S., Furrer, E., &amp; Held, L. (2022). Ten simple rules for good research practice. </w:t>
      </w:r>
      <w:r w:rsidRPr="004016B2">
        <w:rPr>
          <w:i/>
        </w:rPr>
        <w:t>PLoS Computational Biology, 18</w:t>
      </w:r>
      <w:r w:rsidRPr="004016B2">
        <w:t xml:space="preserve">(6), e1010139. </w:t>
      </w:r>
      <w:hyperlink r:id="rId75" w:history="1">
        <w:r w:rsidRPr="004016B2">
          <w:rPr>
            <w:rStyle w:val="Hyperlink"/>
          </w:rPr>
          <w:t>https://doi.org/10.1371/journal.pcbi.1010139</w:t>
        </w:r>
      </w:hyperlink>
      <w:r w:rsidRPr="004016B2">
        <w:t xml:space="preserve"> </w:t>
      </w:r>
    </w:p>
    <w:p w14:paraId="761A836B" w14:textId="3E902DE1" w:rsidR="004016B2" w:rsidRPr="004016B2" w:rsidRDefault="004016B2" w:rsidP="004016B2">
      <w:pPr>
        <w:pStyle w:val="EndNoteBibliography"/>
        <w:ind w:left="720" w:hanging="720"/>
      </w:pPr>
      <w:r w:rsidRPr="004016B2">
        <w:t xml:space="preserve">Schwartz, B. (2023). Psychology’s increased rigor is good news. But is it only good news? </w:t>
      </w:r>
      <w:r w:rsidRPr="004016B2">
        <w:rPr>
          <w:i/>
        </w:rPr>
        <w:t>Behavioral Scientist</w:t>
      </w:r>
      <w:r w:rsidRPr="004016B2">
        <w:t xml:space="preserve">. </w:t>
      </w:r>
      <w:hyperlink r:id="rId76" w:history="1">
        <w:r w:rsidRPr="004016B2">
          <w:rPr>
            <w:rStyle w:val="Hyperlink"/>
          </w:rPr>
          <w:t>https://behavioralscientist.org/psychologys-increased-rigor-is-good-news-but-is-it-only-good-news/</w:t>
        </w:r>
      </w:hyperlink>
    </w:p>
    <w:p w14:paraId="2003E3F3" w14:textId="50D33AD2" w:rsidR="004016B2" w:rsidRPr="004016B2" w:rsidRDefault="004016B2" w:rsidP="004016B2">
      <w:pPr>
        <w:pStyle w:val="EndNoteBibliography"/>
        <w:ind w:left="720" w:hanging="720"/>
      </w:pPr>
      <w:r w:rsidRPr="004016B2">
        <w:t xml:space="preserve">Serghiou, S., &amp; Ioannidis, J. P. A. (2018). Altmetric scores, citations, and publication of studies posted as preprints. </w:t>
      </w:r>
      <w:r w:rsidRPr="004016B2">
        <w:rPr>
          <w:i/>
        </w:rPr>
        <w:t>JAMA, 319</w:t>
      </w:r>
      <w:r w:rsidRPr="004016B2">
        <w:t xml:space="preserve">(4), 402-404. </w:t>
      </w:r>
      <w:hyperlink r:id="rId77" w:history="1">
        <w:r w:rsidRPr="004016B2">
          <w:rPr>
            <w:rStyle w:val="Hyperlink"/>
          </w:rPr>
          <w:t>https://doi.org/10.1001/jama.2017.21168</w:t>
        </w:r>
      </w:hyperlink>
      <w:r w:rsidRPr="004016B2">
        <w:t xml:space="preserve"> </w:t>
      </w:r>
    </w:p>
    <w:p w14:paraId="29FE27B8" w14:textId="7BEEE1CC" w:rsidR="004016B2" w:rsidRPr="004016B2" w:rsidRDefault="004016B2" w:rsidP="004016B2">
      <w:pPr>
        <w:pStyle w:val="EndNoteBibliography"/>
        <w:ind w:left="720" w:hanging="720"/>
      </w:pPr>
      <w:r w:rsidRPr="004016B2">
        <w:lastRenderedPageBreak/>
        <w:t xml:space="preserve">Wagenmakers, E.-J., Wetzels, R., Borsboom, D., van der Maas, H. L. J., &amp; Kievit, R. A. (2012). An agenda for purely confirmatory research. </w:t>
      </w:r>
      <w:r w:rsidRPr="004016B2">
        <w:rPr>
          <w:i/>
        </w:rPr>
        <w:t>Perspectives on Psychological Science, 7</w:t>
      </w:r>
      <w:r w:rsidRPr="004016B2">
        <w:t xml:space="preserve">(6), 632-638. </w:t>
      </w:r>
      <w:hyperlink r:id="rId78" w:history="1">
        <w:r w:rsidRPr="004016B2">
          <w:rPr>
            <w:rStyle w:val="Hyperlink"/>
          </w:rPr>
          <w:t>https://doi.org/10.1177/1745691612463078</w:t>
        </w:r>
      </w:hyperlink>
      <w:r w:rsidRPr="004016B2">
        <w:t xml:space="preserve"> </w:t>
      </w:r>
    </w:p>
    <w:p w14:paraId="0908C0AD" w14:textId="24A771AB" w:rsidR="004016B2" w:rsidRPr="004016B2" w:rsidRDefault="004016B2" w:rsidP="004016B2">
      <w:pPr>
        <w:pStyle w:val="EndNoteBibliography"/>
        <w:ind w:left="720" w:hanging="720"/>
      </w:pPr>
      <w:r w:rsidRPr="004016B2">
        <w:t xml:space="preserve">Wicherts, J. M., Veldkamp, C. L. S., Augusteijn, H. E. M., Bakker, M., van Aert, R. C. M., &amp; van Assen, M. A. L. M. (2016). Degrees of freedom in planning, running, analyzing, and reporting psychological studies: A checklist to avoid p-hacking. </w:t>
      </w:r>
      <w:r w:rsidRPr="004016B2">
        <w:rPr>
          <w:i/>
        </w:rPr>
        <w:t>Frontiers in Psychology, 7</w:t>
      </w:r>
      <w:r w:rsidRPr="004016B2">
        <w:t xml:space="preserve">. </w:t>
      </w:r>
      <w:hyperlink r:id="rId79" w:history="1">
        <w:r w:rsidRPr="004016B2">
          <w:rPr>
            <w:rStyle w:val="Hyperlink"/>
          </w:rPr>
          <w:t>https://doi.org/10.3389/fpsyg.2016.01832</w:t>
        </w:r>
      </w:hyperlink>
      <w:r w:rsidRPr="004016B2">
        <w:t xml:space="preserve"> </w:t>
      </w:r>
    </w:p>
    <w:p w14:paraId="5CBF3507" w14:textId="7382DA64" w:rsidR="004016B2" w:rsidRPr="004016B2" w:rsidRDefault="004016B2" w:rsidP="004016B2">
      <w:pPr>
        <w:pStyle w:val="EndNoteBibliography"/>
        <w:ind w:left="720" w:hanging="720"/>
      </w:pPr>
      <w:r w:rsidRPr="004016B2">
        <w:t xml:space="preserve">Wiggins, B. J., &amp; Christopherson, C. D. (2019). The replication crisis in psychology: An overview for theoretical and philosophical psychology. </w:t>
      </w:r>
      <w:r w:rsidRPr="004016B2">
        <w:rPr>
          <w:i/>
        </w:rPr>
        <w:t>Journal of Theoretical and Philosophical Psychology, 39</w:t>
      </w:r>
      <w:r w:rsidRPr="004016B2">
        <w:t xml:space="preserve">, 202-217. </w:t>
      </w:r>
      <w:hyperlink r:id="rId80" w:history="1">
        <w:r w:rsidRPr="004016B2">
          <w:rPr>
            <w:rStyle w:val="Hyperlink"/>
          </w:rPr>
          <w:t>https://doi.org/10.1037/teo0000137</w:t>
        </w:r>
      </w:hyperlink>
      <w:r w:rsidRPr="004016B2">
        <w:t xml:space="preserve"> </w:t>
      </w:r>
    </w:p>
    <w:p w14:paraId="24E41651" w14:textId="2D8D1A27"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0F507" w14:textId="77777777" w:rsidR="008C2C83" w:rsidRDefault="008C2C83" w:rsidP="00BB06AD">
      <w:pPr>
        <w:spacing w:line="240" w:lineRule="auto"/>
      </w:pPr>
      <w:r>
        <w:separator/>
      </w:r>
    </w:p>
  </w:endnote>
  <w:endnote w:type="continuationSeparator" w:id="0">
    <w:p w14:paraId="4A0F1312" w14:textId="77777777" w:rsidR="008C2C83" w:rsidRDefault="008C2C83" w:rsidP="00BB0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A9DE1" w14:textId="77777777" w:rsidR="008C2C83" w:rsidRDefault="008C2C83" w:rsidP="00BB06AD">
      <w:pPr>
        <w:spacing w:line="240" w:lineRule="auto"/>
      </w:pPr>
      <w:r>
        <w:separator/>
      </w:r>
    </w:p>
  </w:footnote>
  <w:footnote w:type="continuationSeparator" w:id="0">
    <w:p w14:paraId="49140E76" w14:textId="77777777" w:rsidR="008C2C83" w:rsidRDefault="008C2C83" w:rsidP="00BB0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record-ids&gt;&lt;/item&gt;&lt;/Libraries&gt;"/>
  </w:docVars>
  <w:rsids>
    <w:rsidRoot w:val="00BB06AD"/>
    <w:rsid w:val="00000E55"/>
    <w:rsid w:val="00003767"/>
    <w:rsid w:val="00005069"/>
    <w:rsid w:val="000059C2"/>
    <w:rsid w:val="00005F8B"/>
    <w:rsid w:val="00011075"/>
    <w:rsid w:val="000123C9"/>
    <w:rsid w:val="00012D2B"/>
    <w:rsid w:val="00013FC9"/>
    <w:rsid w:val="00015BC7"/>
    <w:rsid w:val="00015C32"/>
    <w:rsid w:val="00015C87"/>
    <w:rsid w:val="00016808"/>
    <w:rsid w:val="00017129"/>
    <w:rsid w:val="000208EE"/>
    <w:rsid w:val="0002154D"/>
    <w:rsid w:val="000219DF"/>
    <w:rsid w:val="00022463"/>
    <w:rsid w:val="00023E8D"/>
    <w:rsid w:val="00024036"/>
    <w:rsid w:val="00024537"/>
    <w:rsid w:val="000245C5"/>
    <w:rsid w:val="00024D05"/>
    <w:rsid w:val="00024FFF"/>
    <w:rsid w:val="0002616F"/>
    <w:rsid w:val="0002649C"/>
    <w:rsid w:val="000267AB"/>
    <w:rsid w:val="00026ACA"/>
    <w:rsid w:val="00026E9F"/>
    <w:rsid w:val="00027132"/>
    <w:rsid w:val="00027899"/>
    <w:rsid w:val="00030411"/>
    <w:rsid w:val="00030900"/>
    <w:rsid w:val="00030B87"/>
    <w:rsid w:val="0003129D"/>
    <w:rsid w:val="000316D9"/>
    <w:rsid w:val="00031909"/>
    <w:rsid w:val="00031D17"/>
    <w:rsid w:val="00032B0B"/>
    <w:rsid w:val="00033179"/>
    <w:rsid w:val="00035213"/>
    <w:rsid w:val="0003557A"/>
    <w:rsid w:val="00037F91"/>
    <w:rsid w:val="00040B44"/>
    <w:rsid w:val="00040F05"/>
    <w:rsid w:val="000410AB"/>
    <w:rsid w:val="00041323"/>
    <w:rsid w:val="00042A18"/>
    <w:rsid w:val="00042B3D"/>
    <w:rsid w:val="000433EF"/>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7A91"/>
    <w:rsid w:val="000611F3"/>
    <w:rsid w:val="00062715"/>
    <w:rsid w:val="000634D0"/>
    <w:rsid w:val="000652BD"/>
    <w:rsid w:val="0006729C"/>
    <w:rsid w:val="000673B0"/>
    <w:rsid w:val="000675AB"/>
    <w:rsid w:val="000701F9"/>
    <w:rsid w:val="00070D3B"/>
    <w:rsid w:val="000716F5"/>
    <w:rsid w:val="00071D5B"/>
    <w:rsid w:val="00071E0E"/>
    <w:rsid w:val="00072028"/>
    <w:rsid w:val="0007253F"/>
    <w:rsid w:val="0007267F"/>
    <w:rsid w:val="00072856"/>
    <w:rsid w:val="000729E3"/>
    <w:rsid w:val="00077DA8"/>
    <w:rsid w:val="00080EB2"/>
    <w:rsid w:val="000810CE"/>
    <w:rsid w:val="000815D3"/>
    <w:rsid w:val="000816F6"/>
    <w:rsid w:val="00081B20"/>
    <w:rsid w:val="000836B3"/>
    <w:rsid w:val="000837EA"/>
    <w:rsid w:val="00084326"/>
    <w:rsid w:val="0008441F"/>
    <w:rsid w:val="000850E2"/>
    <w:rsid w:val="00087D8E"/>
    <w:rsid w:val="00090890"/>
    <w:rsid w:val="00090D8F"/>
    <w:rsid w:val="00091D0E"/>
    <w:rsid w:val="000929FB"/>
    <w:rsid w:val="00092F88"/>
    <w:rsid w:val="00093E6F"/>
    <w:rsid w:val="000948AB"/>
    <w:rsid w:val="000959E9"/>
    <w:rsid w:val="00096627"/>
    <w:rsid w:val="00096A62"/>
    <w:rsid w:val="00096D6E"/>
    <w:rsid w:val="000A0623"/>
    <w:rsid w:val="000A10B2"/>
    <w:rsid w:val="000A14E3"/>
    <w:rsid w:val="000A2310"/>
    <w:rsid w:val="000A36A2"/>
    <w:rsid w:val="000A39FE"/>
    <w:rsid w:val="000A3CFB"/>
    <w:rsid w:val="000A489B"/>
    <w:rsid w:val="000A68CE"/>
    <w:rsid w:val="000A6C1B"/>
    <w:rsid w:val="000B03B4"/>
    <w:rsid w:val="000B0A8D"/>
    <w:rsid w:val="000B1090"/>
    <w:rsid w:val="000B1FC8"/>
    <w:rsid w:val="000B249D"/>
    <w:rsid w:val="000B368C"/>
    <w:rsid w:val="000B4CC3"/>
    <w:rsid w:val="000B5B36"/>
    <w:rsid w:val="000B77F2"/>
    <w:rsid w:val="000B7B22"/>
    <w:rsid w:val="000C25A7"/>
    <w:rsid w:val="000C265F"/>
    <w:rsid w:val="000C2E8E"/>
    <w:rsid w:val="000C360A"/>
    <w:rsid w:val="000C3EF6"/>
    <w:rsid w:val="000C3FA2"/>
    <w:rsid w:val="000C464F"/>
    <w:rsid w:val="000C4651"/>
    <w:rsid w:val="000C4B51"/>
    <w:rsid w:val="000C63A4"/>
    <w:rsid w:val="000D1CB2"/>
    <w:rsid w:val="000D2729"/>
    <w:rsid w:val="000D322E"/>
    <w:rsid w:val="000D4260"/>
    <w:rsid w:val="000D4CA5"/>
    <w:rsid w:val="000D659C"/>
    <w:rsid w:val="000D7863"/>
    <w:rsid w:val="000D78D2"/>
    <w:rsid w:val="000E0869"/>
    <w:rsid w:val="000E2988"/>
    <w:rsid w:val="000E2E96"/>
    <w:rsid w:val="000E3E78"/>
    <w:rsid w:val="000E57A0"/>
    <w:rsid w:val="000F1744"/>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75DB"/>
    <w:rsid w:val="00107729"/>
    <w:rsid w:val="0011019E"/>
    <w:rsid w:val="00110F93"/>
    <w:rsid w:val="00111540"/>
    <w:rsid w:val="00111E3A"/>
    <w:rsid w:val="00112AF0"/>
    <w:rsid w:val="001154BE"/>
    <w:rsid w:val="001161D2"/>
    <w:rsid w:val="00120BF1"/>
    <w:rsid w:val="00121957"/>
    <w:rsid w:val="00121C1A"/>
    <w:rsid w:val="001220C4"/>
    <w:rsid w:val="001224D8"/>
    <w:rsid w:val="001226CD"/>
    <w:rsid w:val="00122EBC"/>
    <w:rsid w:val="00124423"/>
    <w:rsid w:val="001245D6"/>
    <w:rsid w:val="001252F4"/>
    <w:rsid w:val="00125336"/>
    <w:rsid w:val="00126B46"/>
    <w:rsid w:val="001272BC"/>
    <w:rsid w:val="0012746A"/>
    <w:rsid w:val="00127820"/>
    <w:rsid w:val="00127EBF"/>
    <w:rsid w:val="00130CC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2026"/>
    <w:rsid w:val="001420B9"/>
    <w:rsid w:val="00143596"/>
    <w:rsid w:val="00143C5B"/>
    <w:rsid w:val="00143E5C"/>
    <w:rsid w:val="00145109"/>
    <w:rsid w:val="001458F5"/>
    <w:rsid w:val="001466F0"/>
    <w:rsid w:val="00146CB8"/>
    <w:rsid w:val="001506DB"/>
    <w:rsid w:val="00150DA6"/>
    <w:rsid w:val="00150DAD"/>
    <w:rsid w:val="00152C82"/>
    <w:rsid w:val="00153683"/>
    <w:rsid w:val="00154DA2"/>
    <w:rsid w:val="00154E6A"/>
    <w:rsid w:val="00155B86"/>
    <w:rsid w:val="00156AFE"/>
    <w:rsid w:val="0015704B"/>
    <w:rsid w:val="00157ADC"/>
    <w:rsid w:val="00162BE4"/>
    <w:rsid w:val="001636D2"/>
    <w:rsid w:val="00165125"/>
    <w:rsid w:val="001662FF"/>
    <w:rsid w:val="001665BB"/>
    <w:rsid w:val="001708B7"/>
    <w:rsid w:val="00171653"/>
    <w:rsid w:val="001719A5"/>
    <w:rsid w:val="00171AD9"/>
    <w:rsid w:val="00171DBB"/>
    <w:rsid w:val="00171E59"/>
    <w:rsid w:val="001722D3"/>
    <w:rsid w:val="001723F8"/>
    <w:rsid w:val="0017365F"/>
    <w:rsid w:val="00173747"/>
    <w:rsid w:val="00173C7F"/>
    <w:rsid w:val="0017427B"/>
    <w:rsid w:val="00175CEF"/>
    <w:rsid w:val="00176276"/>
    <w:rsid w:val="001766A8"/>
    <w:rsid w:val="0017746F"/>
    <w:rsid w:val="001802E4"/>
    <w:rsid w:val="00180827"/>
    <w:rsid w:val="00181F89"/>
    <w:rsid w:val="001826CC"/>
    <w:rsid w:val="00182E46"/>
    <w:rsid w:val="0018306B"/>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96A50"/>
    <w:rsid w:val="001A0033"/>
    <w:rsid w:val="001A0470"/>
    <w:rsid w:val="001A04BC"/>
    <w:rsid w:val="001A23D5"/>
    <w:rsid w:val="001A24F1"/>
    <w:rsid w:val="001A412A"/>
    <w:rsid w:val="001A4D6F"/>
    <w:rsid w:val="001A5D55"/>
    <w:rsid w:val="001A6674"/>
    <w:rsid w:val="001A6911"/>
    <w:rsid w:val="001A7A38"/>
    <w:rsid w:val="001A7FF8"/>
    <w:rsid w:val="001B05E9"/>
    <w:rsid w:val="001B1371"/>
    <w:rsid w:val="001B194F"/>
    <w:rsid w:val="001B1BDE"/>
    <w:rsid w:val="001B24DD"/>
    <w:rsid w:val="001B31BC"/>
    <w:rsid w:val="001B474E"/>
    <w:rsid w:val="001B4AAD"/>
    <w:rsid w:val="001B4B57"/>
    <w:rsid w:val="001B4BD0"/>
    <w:rsid w:val="001B4DCC"/>
    <w:rsid w:val="001B54FA"/>
    <w:rsid w:val="001B5D1B"/>
    <w:rsid w:val="001B6691"/>
    <w:rsid w:val="001B66B5"/>
    <w:rsid w:val="001B7DC4"/>
    <w:rsid w:val="001C0353"/>
    <w:rsid w:val="001C0D64"/>
    <w:rsid w:val="001C1AFD"/>
    <w:rsid w:val="001C1E5A"/>
    <w:rsid w:val="001C23B7"/>
    <w:rsid w:val="001C55C0"/>
    <w:rsid w:val="001C55C1"/>
    <w:rsid w:val="001C599C"/>
    <w:rsid w:val="001C6A43"/>
    <w:rsid w:val="001C73A5"/>
    <w:rsid w:val="001C7882"/>
    <w:rsid w:val="001D0B89"/>
    <w:rsid w:val="001D0E3C"/>
    <w:rsid w:val="001D12BE"/>
    <w:rsid w:val="001D1943"/>
    <w:rsid w:val="001D2B09"/>
    <w:rsid w:val="001D4E4A"/>
    <w:rsid w:val="001D589E"/>
    <w:rsid w:val="001D5A25"/>
    <w:rsid w:val="001D60AC"/>
    <w:rsid w:val="001D67CE"/>
    <w:rsid w:val="001D6A67"/>
    <w:rsid w:val="001D6B25"/>
    <w:rsid w:val="001D7D8E"/>
    <w:rsid w:val="001D7DF2"/>
    <w:rsid w:val="001E0400"/>
    <w:rsid w:val="001E0E9F"/>
    <w:rsid w:val="001E142B"/>
    <w:rsid w:val="001E1679"/>
    <w:rsid w:val="001E3B5E"/>
    <w:rsid w:val="001E3BC1"/>
    <w:rsid w:val="001E3F53"/>
    <w:rsid w:val="001E4092"/>
    <w:rsid w:val="001E4520"/>
    <w:rsid w:val="001E508C"/>
    <w:rsid w:val="001E51FE"/>
    <w:rsid w:val="001E5C64"/>
    <w:rsid w:val="001E61D5"/>
    <w:rsid w:val="001E6DD7"/>
    <w:rsid w:val="001F14B2"/>
    <w:rsid w:val="001F1705"/>
    <w:rsid w:val="001F3333"/>
    <w:rsid w:val="001F3384"/>
    <w:rsid w:val="001F3A30"/>
    <w:rsid w:val="001F3E4B"/>
    <w:rsid w:val="001F4C18"/>
    <w:rsid w:val="001F5958"/>
    <w:rsid w:val="001F6070"/>
    <w:rsid w:val="001F7079"/>
    <w:rsid w:val="002000C4"/>
    <w:rsid w:val="002001EE"/>
    <w:rsid w:val="00200824"/>
    <w:rsid w:val="0020115E"/>
    <w:rsid w:val="002014B8"/>
    <w:rsid w:val="00202E81"/>
    <w:rsid w:val="00205B97"/>
    <w:rsid w:val="00205F99"/>
    <w:rsid w:val="002062EA"/>
    <w:rsid w:val="002071D1"/>
    <w:rsid w:val="00207E69"/>
    <w:rsid w:val="002101B4"/>
    <w:rsid w:val="0021074C"/>
    <w:rsid w:val="00211315"/>
    <w:rsid w:val="002119C4"/>
    <w:rsid w:val="00211E30"/>
    <w:rsid w:val="00212823"/>
    <w:rsid w:val="00214187"/>
    <w:rsid w:val="00214D7B"/>
    <w:rsid w:val="00214DC6"/>
    <w:rsid w:val="00216162"/>
    <w:rsid w:val="00221250"/>
    <w:rsid w:val="00223DC7"/>
    <w:rsid w:val="00224710"/>
    <w:rsid w:val="00224BA7"/>
    <w:rsid w:val="00224CB6"/>
    <w:rsid w:val="00225BF9"/>
    <w:rsid w:val="00226600"/>
    <w:rsid w:val="002307ED"/>
    <w:rsid w:val="00232B47"/>
    <w:rsid w:val="0023313C"/>
    <w:rsid w:val="00233AC3"/>
    <w:rsid w:val="00234A32"/>
    <w:rsid w:val="00235D2B"/>
    <w:rsid w:val="00237720"/>
    <w:rsid w:val="0023775A"/>
    <w:rsid w:val="00241574"/>
    <w:rsid w:val="00242ECF"/>
    <w:rsid w:val="002437A2"/>
    <w:rsid w:val="002437A6"/>
    <w:rsid w:val="00243B57"/>
    <w:rsid w:val="00244B89"/>
    <w:rsid w:val="00245358"/>
    <w:rsid w:val="00245D6E"/>
    <w:rsid w:val="00245DBB"/>
    <w:rsid w:val="00246C2F"/>
    <w:rsid w:val="00247257"/>
    <w:rsid w:val="00247A7E"/>
    <w:rsid w:val="00250202"/>
    <w:rsid w:val="00250B59"/>
    <w:rsid w:val="002510B7"/>
    <w:rsid w:val="00251BDC"/>
    <w:rsid w:val="00252452"/>
    <w:rsid w:val="00253A7E"/>
    <w:rsid w:val="00253C2C"/>
    <w:rsid w:val="0025494D"/>
    <w:rsid w:val="00254C35"/>
    <w:rsid w:val="002552A8"/>
    <w:rsid w:val="0025568D"/>
    <w:rsid w:val="0025670F"/>
    <w:rsid w:val="002567AB"/>
    <w:rsid w:val="0025692E"/>
    <w:rsid w:val="00256986"/>
    <w:rsid w:val="00257939"/>
    <w:rsid w:val="00257A28"/>
    <w:rsid w:val="00257C68"/>
    <w:rsid w:val="00257E9D"/>
    <w:rsid w:val="00260EFA"/>
    <w:rsid w:val="002617DB"/>
    <w:rsid w:val="00261D7B"/>
    <w:rsid w:val="00263605"/>
    <w:rsid w:val="00266C40"/>
    <w:rsid w:val="00267A32"/>
    <w:rsid w:val="002706E7"/>
    <w:rsid w:val="00271E67"/>
    <w:rsid w:val="002727BA"/>
    <w:rsid w:val="00273FA1"/>
    <w:rsid w:val="00274EAE"/>
    <w:rsid w:val="002769D7"/>
    <w:rsid w:val="00276FCA"/>
    <w:rsid w:val="002778BF"/>
    <w:rsid w:val="0028080B"/>
    <w:rsid w:val="00280B81"/>
    <w:rsid w:val="002826F3"/>
    <w:rsid w:val="0028331C"/>
    <w:rsid w:val="002847D8"/>
    <w:rsid w:val="00284BFD"/>
    <w:rsid w:val="00285849"/>
    <w:rsid w:val="00285A1E"/>
    <w:rsid w:val="00285BA2"/>
    <w:rsid w:val="0028792C"/>
    <w:rsid w:val="00290914"/>
    <w:rsid w:val="00290DBB"/>
    <w:rsid w:val="0029204E"/>
    <w:rsid w:val="00292ACF"/>
    <w:rsid w:val="00294534"/>
    <w:rsid w:val="002958D5"/>
    <w:rsid w:val="00295A2C"/>
    <w:rsid w:val="00295BE8"/>
    <w:rsid w:val="00295D3D"/>
    <w:rsid w:val="00296EA2"/>
    <w:rsid w:val="0029724B"/>
    <w:rsid w:val="00297910"/>
    <w:rsid w:val="002A02B0"/>
    <w:rsid w:val="002A06CB"/>
    <w:rsid w:val="002A13A7"/>
    <w:rsid w:val="002A166D"/>
    <w:rsid w:val="002A1CD8"/>
    <w:rsid w:val="002A1F45"/>
    <w:rsid w:val="002A2048"/>
    <w:rsid w:val="002A3291"/>
    <w:rsid w:val="002A3AF7"/>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468B"/>
    <w:rsid w:val="002D5CA7"/>
    <w:rsid w:val="002D68E0"/>
    <w:rsid w:val="002D6B1E"/>
    <w:rsid w:val="002D7EE5"/>
    <w:rsid w:val="002E18A8"/>
    <w:rsid w:val="002E2A01"/>
    <w:rsid w:val="002E2D57"/>
    <w:rsid w:val="002E2FE8"/>
    <w:rsid w:val="002E3921"/>
    <w:rsid w:val="002E4CE9"/>
    <w:rsid w:val="002E51B7"/>
    <w:rsid w:val="002E60EB"/>
    <w:rsid w:val="002E6479"/>
    <w:rsid w:val="002E7E00"/>
    <w:rsid w:val="002F1E99"/>
    <w:rsid w:val="002F3539"/>
    <w:rsid w:val="002F354A"/>
    <w:rsid w:val="002F38B3"/>
    <w:rsid w:val="002F409B"/>
    <w:rsid w:val="002F48D8"/>
    <w:rsid w:val="002F796F"/>
    <w:rsid w:val="00301C9B"/>
    <w:rsid w:val="00302F57"/>
    <w:rsid w:val="00303C68"/>
    <w:rsid w:val="00303FCC"/>
    <w:rsid w:val="00304044"/>
    <w:rsid w:val="00304458"/>
    <w:rsid w:val="00304B46"/>
    <w:rsid w:val="00305886"/>
    <w:rsid w:val="0030751E"/>
    <w:rsid w:val="003109F4"/>
    <w:rsid w:val="00310CC8"/>
    <w:rsid w:val="00310FE2"/>
    <w:rsid w:val="00311368"/>
    <w:rsid w:val="00312DCC"/>
    <w:rsid w:val="00313313"/>
    <w:rsid w:val="003134A9"/>
    <w:rsid w:val="00314419"/>
    <w:rsid w:val="0031495D"/>
    <w:rsid w:val="00315719"/>
    <w:rsid w:val="003157C2"/>
    <w:rsid w:val="00315F8B"/>
    <w:rsid w:val="0031655A"/>
    <w:rsid w:val="00316628"/>
    <w:rsid w:val="003168EA"/>
    <w:rsid w:val="00316982"/>
    <w:rsid w:val="00317967"/>
    <w:rsid w:val="00320B1A"/>
    <w:rsid w:val="00320EF4"/>
    <w:rsid w:val="00321901"/>
    <w:rsid w:val="00321C83"/>
    <w:rsid w:val="003225B4"/>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69C6"/>
    <w:rsid w:val="00337121"/>
    <w:rsid w:val="00337C5C"/>
    <w:rsid w:val="00341ACD"/>
    <w:rsid w:val="00341E92"/>
    <w:rsid w:val="00341F6C"/>
    <w:rsid w:val="00342F69"/>
    <w:rsid w:val="0034516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4338"/>
    <w:rsid w:val="003552ED"/>
    <w:rsid w:val="00356DC3"/>
    <w:rsid w:val="003573AC"/>
    <w:rsid w:val="003577B9"/>
    <w:rsid w:val="003579E9"/>
    <w:rsid w:val="00357E04"/>
    <w:rsid w:val="00360F4C"/>
    <w:rsid w:val="00361C0C"/>
    <w:rsid w:val="00362F3B"/>
    <w:rsid w:val="003635E6"/>
    <w:rsid w:val="00363DDF"/>
    <w:rsid w:val="00364743"/>
    <w:rsid w:val="00365FE2"/>
    <w:rsid w:val="003665C4"/>
    <w:rsid w:val="00366735"/>
    <w:rsid w:val="00366AFB"/>
    <w:rsid w:val="00366D5D"/>
    <w:rsid w:val="00367836"/>
    <w:rsid w:val="003679A2"/>
    <w:rsid w:val="00370161"/>
    <w:rsid w:val="00371963"/>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EB"/>
    <w:rsid w:val="00383AD5"/>
    <w:rsid w:val="00383EBD"/>
    <w:rsid w:val="0038417D"/>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4446"/>
    <w:rsid w:val="003A49DF"/>
    <w:rsid w:val="003A519A"/>
    <w:rsid w:val="003A52B6"/>
    <w:rsid w:val="003A55E7"/>
    <w:rsid w:val="003A5651"/>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7260"/>
    <w:rsid w:val="003C09F3"/>
    <w:rsid w:val="003C0A2A"/>
    <w:rsid w:val="003C0AC7"/>
    <w:rsid w:val="003C0DF2"/>
    <w:rsid w:val="003C104F"/>
    <w:rsid w:val="003C1DED"/>
    <w:rsid w:val="003C23DC"/>
    <w:rsid w:val="003C25ED"/>
    <w:rsid w:val="003C29C3"/>
    <w:rsid w:val="003C39EB"/>
    <w:rsid w:val="003C488A"/>
    <w:rsid w:val="003C4F41"/>
    <w:rsid w:val="003C5DB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9DA"/>
    <w:rsid w:val="003D5E9F"/>
    <w:rsid w:val="003D6424"/>
    <w:rsid w:val="003D65C8"/>
    <w:rsid w:val="003D68A9"/>
    <w:rsid w:val="003E0D3C"/>
    <w:rsid w:val="003E1390"/>
    <w:rsid w:val="003E22C7"/>
    <w:rsid w:val="003E31E5"/>
    <w:rsid w:val="003E3491"/>
    <w:rsid w:val="003E3AD0"/>
    <w:rsid w:val="003F0787"/>
    <w:rsid w:val="003F2910"/>
    <w:rsid w:val="003F422E"/>
    <w:rsid w:val="003F5369"/>
    <w:rsid w:val="003F6399"/>
    <w:rsid w:val="003F659F"/>
    <w:rsid w:val="003F6882"/>
    <w:rsid w:val="003F73B3"/>
    <w:rsid w:val="003F747C"/>
    <w:rsid w:val="003F79E9"/>
    <w:rsid w:val="00400186"/>
    <w:rsid w:val="004016B2"/>
    <w:rsid w:val="00401B41"/>
    <w:rsid w:val="0040294A"/>
    <w:rsid w:val="00403743"/>
    <w:rsid w:val="00403C45"/>
    <w:rsid w:val="004046A5"/>
    <w:rsid w:val="00407652"/>
    <w:rsid w:val="00407BEA"/>
    <w:rsid w:val="00407C17"/>
    <w:rsid w:val="004109C7"/>
    <w:rsid w:val="004140E1"/>
    <w:rsid w:val="00415BF9"/>
    <w:rsid w:val="00417C1D"/>
    <w:rsid w:val="00420A1F"/>
    <w:rsid w:val="0042150A"/>
    <w:rsid w:val="00423AC5"/>
    <w:rsid w:val="004243A2"/>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554E"/>
    <w:rsid w:val="00436D9B"/>
    <w:rsid w:val="00437B5C"/>
    <w:rsid w:val="004409D1"/>
    <w:rsid w:val="004418A7"/>
    <w:rsid w:val="00441CE3"/>
    <w:rsid w:val="00442163"/>
    <w:rsid w:val="004422E0"/>
    <w:rsid w:val="00442D6C"/>
    <w:rsid w:val="00442F0C"/>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5B3F"/>
    <w:rsid w:val="00455FDD"/>
    <w:rsid w:val="00456473"/>
    <w:rsid w:val="00456510"/>
    <w:rsid w:val="00457112"/>
    <w:rsid w:val="00461FE0"/>
    <w:rsid w:val="00462BEB"/>
    <w:rsid w:val="0046388E"/>
    <w:rsid w:val="0046412D"/>
    <w:rsid w:val="00464357"/>
    <w:rsid w:val="004647A0"/>
    <w:rsid w:val="00464A73"/>
    <w:rsid w:val="00466063"/>
    <w:rsid w:val="004661BD"/>
    <w:rsid w:val="004662FA"/>
    <w:rsid w:val="00466829"/>
    <w:rsid w:val="0047085F"/>
    <w:rsid w:val="004708E5"/>
    <w:rsid w:val="0047174C"/>
    <w:rsid w:val="00471977"/>
    <w:rsid w:val="004729D3"/>
    <w:rsid w:val="00472B33"/>
    <w:rsid w:val="00472EBC"/>
    <w:rsid w:val="004732E0"/>
    <w:rsid w:val="00474199"/>
    <w:rsid w:val="004747CA"/>
    <w:rsid w:val="004750BA"/>
    <w:rsid w:val="00475513"/>
    <w:rsid w:val="00475871"/>
    <w:rsid w:val="0047656F"/>
    <w:rsid w:val="00476A3D"/>
    <w:rsid w:val="0047759E"/>
    <w:rsid w:val="004775CC"/>
    <w:rsid w:val="00480E64"/>
    <w:rsid w:val="00481A0E"/>
    <w:rsid w:val="00481B9C"/>
    <w:rsid w:val="004821DE"/>
    <w:rsid w:val="00482971"/>
    <w:rsid w:val="004831F9"/>
    <w:rsid w:val="00483220"/>
    <w:rsid w:val="00483541"/>
    <w:rsid w:val="00485A62"/>
    <w:rsid w:val="00485B19"/>
    <w:rsid w:val="00485E94"/>
    <w:rsid w:val="0048613B"/>
    <w:rsid w:val="004868E4"/>
    <w:rsid w:val="0048772B"/>
    <w:rsid w:val="00490453"/>
    <w:rsid w:val="00490673"/>
    <w:rsid w:val="00490B8B"/>
    <w:rsid w:val="00491DBD"/>
    <w:rsid w:val="00492511"/>
    <w:rsid w:val="00492D53"/>
    <w:rsid w:val="0049310A"/>
    <w:rsid w:val="0049340B"/>
    <w:rsid w:val="00493CCC"/>
    <w:rsid w:val="00494368"/>
    <w:rsid w:val="00494D9B"/>
    <w:rsid w:val="00495796"/>
    <w:rsid w:val="00495F64"/>
    <w:rsid w:val="00497F42"/>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61B"/>
    <w:rsid w:val="004A6D63"/>
    <w:rsid w:val="004B217B"/>
    <w:rsid w:val="004B2507"/>
    <w:rsid w:val="004B2E2C"/>
    <w:rsid w:val="004B385C"/>
    <w:rsid w:val="004B40BE"/>
    <w:rsid w:val="004B41DF"/>
    <w:rsid w:val="004B57AB"/>
    <w:rsid w:val="004B59A3"/>
    <w:rsid w:val="004B6195"/>
    <w:rsid w:val="004B61D7"/>
    <w:rsid w:val="004B6857"/>
    <w:rsid w:val="004C1A3A"/>
    <w:rsid w:val="004C21D6"/>
    <w:rsid w:val="004C22AA"/>
    <w:rsid w:val="004C3FE3"/>
    <w:rsid w:val="004C5A20"/>
    <w:rsid w:val="004C6065"/>
    <w:rsid w:val="004C637C"/>
    <w:rsid w:val="004C6E35"/>
    <w:rsid w:val="004C706B"/>
    <w:rsid w:val="004C7E8C"/>
    <w:rsid w:val="004D05BC"/>
    <w:rsid w:val="004D09BD"/>
    <w:rsid w:val="004D3671"/>
    <w:rsid w:val="004D4C2E"/>
    <w:rsid w:val="004D4D77"/>
    <w:rsid w:val="004D680F"/>
    <w:rsid w:val="004E0467"/>
    <w:rsid w:val="004E1AAA"/>
    <w:rsid w:val="004E2693"/>
    <w:rsid w:val="004E2C7F"/>
    <w:rsid w:val="004E38E2"/>
    <w:rsid w:val="004E3D8C"/>
    <w:rsid w:val="004E3E31"/>
    <w:rsid w:val="004E4C6B"/>
    <w:rsid w:val="004E5061"/>
    <w:rsid w:val="004E59C4"/>
    <w:rsid w:val="004E6FB5"/>
    <w:rsid w:val="004E71EA"/>
    <w:rsid w:val="004F07E2"/>
    <w:rsid w:val="004F1E61"/>
    <w:rsid w:val="004F2438"/>
    <w:rsid w:val="004F3117"/>
    <w:rsid w:val="004F31DF"/>
    <w:rsid w:val="004F3403"/>
    <w:rsid w:val="004F4B47"/>
    <w:rsid w:val="004F6DA4"/>
    <w:rsid w:val="004F722E"/>
    <w:rsid w:val="00500D80"/>
    <w:rsid w:val="0050194D"/>
    <w:rsid w:val="00501E73"/>
    <w:rsid w:val="00501E74"/>
    <w:rsid w:val="00502296"/>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A57"/>
    <w:rsid w:val="00515CFA"/>
    <w:rsid w:val="005168A2"/>
    <w:rsid w:val="005168C1"/>
    <w:rsid w:val="00517223"/>
    <w:rsid w:val="0052043C"/>
    <w:rsid w:val="005211EF"/>
    <w:rsid w:val="00521444"/>
    <w:rsid w:val="005218A2"/>
    <w:rsid w:val="00521ECA"/>
    <w:rsid w:val="0052275F"/>
    <w:rsid w:val="00523562"/>
    <w:rsid w:val="00523C35"/>
    <w:rsid w:val="005263AC"/>
    <w:rsid w:val="005271FF"/>
    <w:rsid w:val="0052788A"/>
    <w:rsid w:val="005302AB"/>
    <w:rsid w:val="00531200"/>
    <w:rsid w:val="005318E6"/>
    <w:rsid w:val="00532FED"/>
    <w:rsid w:val="005359A8"/>
    <w:rsid w:val="00535D60"/>
    <w:rsid w:val="0053722A"/>
    <w:rsid w:val="005401D8"/>
    <w:rsid w:val="00540FCE"/>
    <w:rsid w:val="00541FCF"/>
    <w:rsid w:val="0054236F"/>
    <w:rsid w:val="005430CC"/>
    <w:rsid w:val="005440D6"/>
    <w:rsid w:val="00544C5C"/>
    <w:rsid w:val="00545860"/>
    <w:rsid w:val="00545EAE"/>
    <w:rsid w:val="00546F51"/>
    <w:rsid w:val="005472FF"/>
    <w:rsid w:val="00547585"/>
    <w:rsid w:val="005505DF"/>
    <w:rsid w:val="00550DE3"/>
    <w:rsid w:val="00550FA9"/>
    <w:rsid w:val="00551398"/>
    <w:rsid w:val="00553A6C"/>
    <w:rsid w:val="00553AC1"/>
    <w:rsid w:val="0055464E"/>
    <w:rsid w:val="00554C79"/>
    <w:rsid w:val="005553D5"/>
    <w:rsid w:val="00555C3C"/>
    <w:rsid w:val="0055639E"/>
    <w:rsid w:val="00557616"/>
    <w:rsid w:val="00557843"/>
    <w:rsid w:val="00557902"/>
    <w:rsid w:val="005579D3"/>
    <w:rsid w:val="00560532"/>
    <w:rsid w:val="00560DE3"/>
    <w:rsid w:val="005620B7"/>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2128"/>
    <w:rsid w:val="00582797"/>
    <w:rsid w:val="005832D1"/>
    <w:rsid w:val="005832FA"/>
    <w:rsid w:val="0058338D"/>
    <w:rsid w:val="00583B7B"/>
    <w:rsid w:val="00583C93"/>
    <w:rsid w:val="005847FE"/>
    <w:rsid w:val="00584CAE"/>
    <w:rsid w:val="005854AF"/>
    <w:rsid w:val="005855E0"/>
    <w:rsid w:val="005864A9"/>
    <w:rsid w:val="005864CD"/>
    <w:rsid w:val="005868E1"/>
    <w:rsid w:val="0059078B"/>
    <w:rsid w:val="00591737"/>
    <w:rsid w:val="005922DF"/>
    <w:rsid w:val="00593D02"/>
    <w:rsid w:val="00593D87"/>
    <w:rsid w:val="00594A15"/>
    <w:rsid w:val="005957B5"/>
    <w:rsid w:val="005975AE"/>
    <w:rsid w:val="00597EB1"/>
    <w:rsid w:val="005A090C"/>
    <w:rsid w:val="005A290C"/>
    <w:rsid w:val="005A3293"/>
    <w:rsid w:val="005A44F2"/>
    <w:rsid w:val="005A4C51"/>
    <w:rsid w:val="005A4F48"/>
    <w:rsid w:val="005A5456"/>
    <w:rsid w:val="005A64C0"/>
    <w:rsid w:val="005A71B9"/>
    <w:rsid w:val="005B0264"/>
    <w:rsid w:val="005B2319"/>
    <w:rsid w:val="005B393D"/>
    <w:rsid w:val="005B3CFE"/>
    <w:rsid w:val="005B4B83"/>
    <w:rsid w:val="005B6400"/>
    <w:rsid w:val="005B7504"/>
    <w:rsid w:val="005B7A1E"/>
    <w:rsid w:val="005B7A8F"/>
    <w:rsid w:val="005B7F24"/>
    <w:rsid w:val="005C091E"/>
    <w:rsid w:val="005C1468"/>
    <w:rsid w:val="005C24C6"/>
    <w:rsid w:val="005C40BE"/>
    <w:rsid w:val="005C4FF9"/>
    <w:rsid w:val="005C6306"/>
    <w:rsid w:val="005C6574"/>
    <w:rsid w:val="005C6B95"/>
    <w:rsid w:val="005C6E1D"/>
    <w:rsid w:val="005D0F6C"/>
    <w:rsid w:val="005D1E11"/>
    <w:rsid w:val="005D2782"/>
    <w:rsid w:val="005D2A2E"/>
    <w:rsid w:val="005D4C35"/>
    <w:rsid w:val="005D532E"/>
    <w:rsid w:val="005D625F"/>
    <w:rsid w:val="005D69C5"/>
    <w:rsid w:val="005D6ECA"/>
    <w:rsid w:val="005D6F82"/>
    <w:rsid w:val="005D79B7"/>
    <w:rsid w:val="005E0545"/>
    <w:rsid w:val="005E3844"/>
    <w:rsid w:val="005E4064"/>
    <w:rsid w:val="005E4B47"/>
    <w:rsid w:val="005E559E"/>
    <w:rsid w:val="005E5806"/>
    <w:rsid w:val="005E5EE0"/>
    <w:rsid w:val="005E672C"/>
    <w:rsid w:val="005F0BE0"/>
    <w:rsid w:val="005F0D00"/>
    <w:rsid w:val="005F143F"/>
    <w:rsid w:val="005F2793"/>
    <w:rsid w:val="005F2CFC"/>
    <w:rsid w:val="005F357D"/>
    <w:rsid w:val="005F4158"/>
    <w:rsid w:val="005F519F"/>
    <w:rsid w:val="005F554E"/>
    <w:rsid w:val="005F5940"/>
    <w:rsid w:val="005F6035"/>
    <w:rsid w:val="006001DE"/>
    <w:rsid w:val="006004A7"/>
    <w:rsid w:val="0060102B"/>
    <w:rsid w:val="00601FF8"/>
    <w:rsid w:val="0060262B"/>
    <w:rsid w:val="00602880"/>
    <w:rsid w:val="00602DF2"/>
    <w:rsid w:val="006056F4"/>
    <w:rsid w:val="00605862"/>
    <w:rsid w:val="00606F61"/>
    <w:rsid w:val="00610542"/>
    <w:rsid w:val="006118AF"/>
    <w:rsid w:val="00611C62"/>
    <w:rsid w:val="00613527"/>
    <w:rsid w:val="00614049"/>
    <w:rsid w:val="00614491"/>
    <w:rsid w:val="00614ED3"/>
    <w:rsid w:val="00615D76"/>
    <w:rsid w:val="00616705"/>
    <w:rsid w:val="006168FF"/>
    <w:rsid w:val="00621EBD"/>
    <w:rsid w:val="006221C8"/>
    <w:rsid w:val="0062291F"/>
    <w:rsid w:val="0062292E"/>
    <w:rsid w:val="00624D95"/>
    <w:rsid w:val="00631BCB"/>
    <w:rsid w:val="00631DA7"/>
    <w:rsid w:val="006328C1"/>
    <w:rsid w:val="00632EA2"/>
    <w:rsid w:val="0063351F"/>
    <w:rsid w:val="00633978"/>
    <w:rsid w:val="0064010B"/>
    <w:rsid w:val="006403E5"/>
    <w:rsid w:val="00640609"/>
    <w:rsid w:val="00640EE6"/>
    <w:rsid w:val="00641348"/>
    <w:rsid w:val="00641507"/>
    <w:rsid w:val="00641877"/>
    <w:rsid w:val="00642108"/>
    <w:rsid w:val="0064238C"/>
    <w:rsid w:val="00642CB5"/>
    <w:rsid w:val="0064398F"/>
    <w:rsid w:val="00646965"/>
    <w:rsid w:val="00647262"/>
    <w:rsid w:val="00647767"/>
    <w:rsid w:val="00647C98"/>
    <w:rsid w:val="00650D77"/>
    <w:rsid w:val="00650FD8"/>
    <w:rsid w:val="00651839"/>
    <w:rsid w:val="0065355E"/>
    <w:rsid w:val="00653DA7"/>
    <w:rsid w:val="006546EA"/>
    <w:rsid w:val="00654745"/>
    <w:rsid w:val="0065490E"/>
    <w:rsid w:val="00655637"/>
    <w:rsid w:val="006576A2"/>
    <w:rsid w:val="00657C79"/>
    <w:rsid w:val="00660C89"/>
    <w:rsid w:val="00662B16"/>
    <w:rsid w:val="00662C97"/>
    <w:rsid w:val="00662EF1"/>
    <w:rsid w:val="00662FC2"/>
    <w:rsid w:val="00663D7F"/>
    <w:rsid w:val="006666CF"/>
    <w:rsid w:val="006700A1"/>
    <w:rsid w:val="0067088B"/>
    <w:rsid w:val="00670E50"/>
    <w:rsid w:val="006712B3"/>
    <w:rsid w:val="006718A6"/>
    <w:rsid w:val="00671ABB"/>
    <w:rsid w:val="006731E4"/>
    <w:rsid w:val="0067412C"/>
    <w:rsid w:val="006743D4"/>
    <w:rsid w:val="006751BA"/>
    <w:rsid w:val="00675FAB"/>
    <w:rsid w:val="00676EA8"/>
    <w:rsid w:val="006778DD"/>
    <w:rsid w:val="0068293D"/>
    <w:rsid w:val="00682FD4"/>
    <w:rsid w:val="00683DC6"/>
    <w:rsid w:val="00684C35"/>
    <w:rsid w:val="006856A6"/>
    <w:rsid w:val="006856CA"/>
    <w:rsid w:val="00686249"/>
    <w:rsid w:val="006870A7"/>
    <w:rsid w:val="00690D01"/>
    <w:rsid w:val="00692B0D"/>
    <w:rsid w:val="006931D7"/>
    <w:rsid w:val="0069329F"/>
    <w:rsid w:val="00693AF5"/>
    <w:rsid w:val="00694BC3"/>
    <w:rsid w:val="00695339"/>
    <w:rsid w:val="00695777"/>
    <w:rsid w:val="00695A58"/>
    <w:rsid w:val="00695FE1"/>
    <w:rsid w:val="00696360"/>
    <w:rsid w:val="006A1933"/>
    <w:rsid w:val="006A1D8C"/>
    <w:rsid w:val="006A37CD"/>
    <w:rsid w:val="006A3B08"/>
    <w:rsid w:val="006A3DFF"/>
    <w:rsid w:val="006A53DB"/>
    <w:rsid w:val="006A5526"/>
    <w:rsid w:val="006A5603"/>
    <w:rsid w:val="006A6AC7"/>
    <w:rsid w:val="006A7013"/>
    <w:rsid w:val="006A7043"/>
    <w:rsid w:val="006A7112"/>
    <w:rsid w:val="006B06FF"/>
    <w:rsid w:val="006B093C"/>
    <w:rsid w:val="006B15BE"/>
    <w:rsid w:val="006B211D"/>
    <w:rsid w:val="006B2D8B"/>
    <w:rsid w:val="006B4245"/>
    <w:rsid w:val="006B65DC"/>
    <w:rsid w:val="006B72D2"/>
    <w:rsid w:val="006B7AB8"/>
    <w:rsid w:val="006C0712"/>
    <w:rsid w:val="006C0C10"/>
    <w:rsid w:val="006C0DAB"/>
    <w:rsid w:val="006C14E8"/>
    <w:rsid w:val="006C1EDA"/>
    <w:rsid w:val="006C4D5C"/>
    <w:rsid w:val="006C7089"/>
    <w:rsid w:val="006C78AF"/>
    <w:rsid w:val="006D135B"/>
    <w:rsid w:val="006D154C"/>
    <w:rsid w:val="006D18A4"/>
    <w:rsid w:val="006D1A5C"/>
    <w:rsid w:val="006D2023"/>
    <w:rsid w:val="006D2CF3"/>
    <w:rsid w:val="006D2EB9"/>
    <w:rsid w:val="006D3223"/>
    <w:rsid w:val="006D3DFD"/>
    <w:rsid w:val="006D4357"/>
    <w:rsid w:val="006D4EB0"/>
    <w:rsid w:val="006D5145"/>
    <w:rsid w:val="006D5C42"/>
    <w:rsid w:val="006D70DD"/>
    <w:rsid w:val="006D723F"/>
    <w:rsid w:val="006D76C7"/>
    <w:rsid w:val="006E06FC"/>
    <w:rsid w:val="006E0983"/>
    <w:rsid w:val="006E0A5A"/>
    <w:rsid w:val="006E1D71"/>
    <w:rsid w:val="006E21D7"/>
    <w:rsid w:val="006E2334"/>
    <w:rsid w:val="006E2357"/>
    <w:rsid w:val="006E2F39"/>
    <w:rsid w:val="006E6217"/>
    <w:rsid w:val="006E6A3E"/>
    <w:rsid w:val="006E6A9C"/>
    <w:rsid w:val="006E73F0"/>
    <w:rsid w:val="006E7461"/>
    <w:rsid w:val="006E7A35"/>
    <w:rsid w:val="006E7F87"/>
    <w:rsid w:val="006F0A8F"/>
    <w:rsid w:val="006F0A9C"/>
    <w:rsid w:val="006F0AA7"/>
    <w:rsid w:val="006F0EC1"/>
    <w:rsid w:val="006F1BB4"/>
    <w:rsid w:val="006F31C6"/>
    <w:rsid w:val="006F3342"/>
    <w:rsid w:val="006F3346"/>
    <w:rsid w:val="006F42DC"/>
    <w:rsid w:val="006F50BA"/>
    <w:rsid w:val="007004D4"/>
    <w:rsid w:val="00702587"/>
    <w:rsid w:val="00702F29"/>
    <w:rsid w:val="00703D55"/>
    <w:rsid w:val="00704133"/>
    <w:rsid w:val="00705002"/>
    <w:rsid w:val="007060DE"/>
    <w:rsid w:val="007073E4"/>
    <w:rsid w:val="00711124"/>
    <w:rsid w:val="007115C5"/>
    <w:rsid w:val="00711D91"/>
    <w:rsid w:val="00712323"/>
    <w:rsid w:val="0071350A"/>
    <w:rsid w:val="00713BC5"/>
    <w:rsid w:val="00715D92"/>
    <w:rsid w:val="00715DB0"/>
    <w:rsid w:val="00716B22"/>
    <w:rsid w:val="00721070"/>
    <w:rsid w:val="00721D76"/>
    <w:rsid w:val="007235B4"/>
    <w:rsid w:val="00723D3E"/>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67D"/>
    <w:rsid w:val="00737D63"/>
    <w:rsid w:val="0074045F"/>
    <w:rsid w:val="0074066B"/>
    <w:rsid w:val="00740A53"/>
    <w:rsid w:val="00741725"/>
    <w:rsid w:val="00741BA8"/>
    <w:rsid w:val="00741F18"/>
    <w:rsid w:val="00743661"/>
    <w:rsid w:val="00743D93"/>
    <w:rsid w:val="00744856"/>
    <w:rsid w:val="00745841"/>
    <w:rsid w:val="00746BF9"/>
    <w:rsid w:val="007477CD"/>
    <w:rsid w:val="0075284F"/>
    <w:rsid w:val="00752E58"/>
    <w:rsid w:val="00753325"/>
    <w:rsid w:val="00753D85"/>
    <w:rsid w:val="007553D3"/>
    <w:rsid w:val="00760369"/>
    <w:rsid w:val="00761FD4"/>
    <w:rsid w:val="0076205D"/>
    <w:rsid w:val="007625A1"/>
    <w:rsid w:val="00762CF7"/>
    <w:rsid w:val="0076341C"/>
    <w:rsid w:val="00763EE6"/>
    <w:rsid w:val="007646E0"/>
    <w:rsid w:val="007656A6"/>
    <w:rsid w:val="007658F8"/>
    <w:rsid w:val="00765E6A"/>
    <w:rsid w:val="0076742F"/>
    <w:rsid w:val="00767FCF"/>
    <w:rsid w:val="00771BA2"/>
    <w:rsid w:val="00771CEA"/>
    <w:rsid w:val="0077367E"/>
    <w:rsid w:val="00774C71"/>
    <w:rsid w:val="007758A3"/>
    <w:rsid w:val="007776FC"/>
    <w:rsid w:val="007802BB"/>
    <w:rsid w:val="007804A1"/>
    <w:rsid w:val="00781654"/>
    <w:rsid w:val="007821E5"/>
    <w:rsid w:val="007834B1"/>
    <w:rsid w:val="007841F8"/>
    <w:rsid w:val="00784CAF"/>
    <w:rsid w:val="00784CB6"/>
    <w:rsid w:val="00785A01"/>
    <w:rsid w:val="0078600A"/>
    <w:rsid w:val="007860D6"/>
    <w:rsid w:val="00786289"/>
    <w:rsid w:val="0078758F"/>
    <w:rsid w:val="00787A10"/>
    <w:rsid w:val="00790350"/>
    <w:rsid w:val="00790A49"/>
    <w:rsid w:val="00792505"/>
    <w:rsid w:val="00792B44"/>
    <w:rsid w:val="00794061"/>
    <w:rsid w:val="00794241"/>
    <w:rsid w:val="007944C2"/>
    <w:rsid w:val="0079485D"/>
    <w:rsid w:val="00794C0C"/>
    <w:rsid w:val="00795296"/>
    <w:rsid w:val="0079640F"/>
    <w:rsid w:val="007A1535"/>
    <w:rsid w:val="007A250B"/>
    <w:rsid w:val="007A262C"/>
    <w:rsid w:val="007A2796"/>
    <w:rsid w:val="007A5066"/>
    <w:rsid w:val="007A5EAA"/>
    <w:rsid w:val="007A64B4"/>
    <w:rsid w:val="007A7D0B"/>
    <w:rsid w:val="007B3B88"/>
    <w:rsid w:val="007B410A"/>
    <w:rsid w:val="007B5187"/>
    <w:rsid w:val="007B6185"/>
    <w:rsid w:val="007B6CAF"/>
    <w:rsid w:val="007B6F63"/>
    <w:rsid w:val="007B735D"/>
    <w:rsid w:val="007C00F5"/>
    <w:rsid w:val="007C01BF"/>
    <w:rsid w:val="007C0972"/>
    <w:rsid w:val="007C100C"/>
    <w:rsid w:val="007C1886"/>
    <w:rsid w:val="007C1B28"/>
    <w:rsid w:val="007C1CBD"/>
    <w:rsid w:val="007C2952"/>
    <w:rsid w:val="007C2E3C"/>
    <w:rsid w:val="007C3363"/>
    <w:rsid w:val="007C490C"/>
    <w:rsid w:val="007C4E49"/>
    <w:rsid w:val="007C52B7"/>
    <w:rsid w:val="007C549B"/>
    <w:rsid w:val="007C5689"/>
    <w:rsid w:val="007C671A"/>
    <w:rsid w:val="007C7C91"/>
    <w:rsid w:val="007C7FC5"/>
    <w:rsid w:val="007D0D5A"/>
    <w:rsid w:val="007D1646"/>
    <w:rsid w:val="007D1E5F"/>
    <w:rsid w:val="007D20CC"/>
    <w:rsid w:val="007D2550"/>
    <w:rsid w:val="007D25E8"/>
    <w:rsid w:val="007D27C9"/>
    <w:rsid w:val="007D31E4"/>
    <w:rsid w:val="007D46BC"/>
    <w:rsid w:val="007D4DEB"/>
    <w:rsid w:val="007D54C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75CD"/>
    <w:rsid w:val="007F2BE4"/>
    <w:rsid w:val="007F377C"/>
    <w:rsid w:val="007F48B3"/>
    <w:rsid w:val="007F4B49"/>
    <w:rsid w:val="007F58E0"/>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BE2"/>
    <w:rsid w:val="00806B3E"/>
    <w:rsid w:val="00811C8E"/>
    <w:rsid w:val="008128F5"/>
    <w:rsid w:val="00813DBC"/>
    <w:rsid w:val="00813EA3"/>
    <w:rsid w:val="0081494F"/>
    <w:rsid w:val="00815B1F"/>
    <w:rsid w:val="00815B8E"/>
    <w:rsid w:val="00817461"/>
    <w:rsid w:val="008177E3"/>
    <w:rsid w:val="00817E02"/>
    <w:rsid w:val="00820751"/>
    <w:rsid w:val="008210C5"/>
    <w:rsid w:val="008217E8"/>
    <w:rsid w:val="0082251C"/>
    <w:rsid w:val="0082351F"/>
    <w:rsid w:val="008238FD"/>
    <w:rsid w:val="00823D8F"/>
    <w:rsid w:val="008247A4"/>
    <w:rsid w:val="00824A3C"/>
    <w:rsid w:val="00824E76"/>
    <w:rsid w:val="00825A90"/>
    <w:rsid w:val="0082609F"/>
    <w:rsid w:val="0082667D"/>
    <w:rsid w:val="00826AEC"/>
    <w:rsid w:val="00826EB5"/>
    <w:rsid w:val="00827295"/>
    <w:rsid w:val="008303AD"/>
    <w:rsid w:val="00832ABF"/>
    <w:rsid w:val="00833471"/>
    <w:rsid w:val="00834B2D"/>
    <w:rsid w:val="00835138"/>
    <w:rsid w:val="00835623"/>
    <w:rsid w:val="0083593D"/>
    <w:rsid w:val="00835ADB"/>
    <w:rsid w:val="00840360"/>
    <w:rsid w:val="008404FC"/>
    <w:rsid w:val="00843319"/>
    <w:rsid w:val="0084612D"/>
    <w:rsid w:val="0084769D"/>
    <w:rsid w:val="008477EE"/>
    <w:rsid w:val="00847BA9"/>
    <w:rsid w:val="00850658"/>
    <w:rsid w:val="00850749"/>
    <w:rsid w:val="00850A39"/>
    <w:rsid w:val="00852AE8"/>
    <w:rsid w:val="00852BAC"/>
    <w:rsid w:val="00852EC1"/>
    <w:rsid w:val="0085338E"/>
    <w:rsid w:val="008536F0"/>
    <w:rsid w:val="00853955"/>
    <w:rsid w:val="00857A96"/>
    <w:rsid w:val="00857B66"/>
    <w:rsid w:val="00857E21"/>
    <w:rsid w:val="00860F29"/>
    <w:rsid w:val="00861630"/>
    <w:rsid w:val="008620D9"/>
    <w:rsid w:val="0086215B"/>
    <w:rsid w:val="0086321E"/>
    <w:rsid w:val="0086387D"/>
    <w:rsid w:val="0086399F"/>
    <w:rsid w:val="00863DCE"/>
    <w:rsid w:val="008641CC"/>
    <w:rsid w:val="00864419"/>
    <w:rsid w:val="00865037"/>
    <w:rsid w:val="008654A2"/>
    <w:rsid w:val="008668C1"/>
    <w:rsid w:val="00866B6F"/>
    <w:rsid w:val="00866EB1"/>
    <w:rsid w:val="008679F5"/>
    <w:rsid w:val="00870725"/>
    <w:rsid w:val="00870AE3"/>
    <w:rsid w:val="00870E6D"/>
    <w:rsid w:val="00871081"/>
    <w:rsid w:val="0087115F"/>
    <w:rsid w:val="00871731"/>
    <w:rsid w:val="0087373F"/>
    <w:rsid w:val="008742FC"/>
    <w:rsid w:val="0087509E"/>
    <w:rsid w:val="00876EE7"/>
    <w:rsid w:val="00876F27"/>
    <w:rsid w:val="00881029"/>
    <w:rsid w:val="00881800"/>
    <w:rsid w:val="00881C60"/>
    <w:rsid w:val="00882863"/>
    <w:rsid w:val="00882F5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2DF"/>
    <w:rsid w:val="00894439"/>
    <w:rsid w:val="00894D5E"/>
    <w:rsid w:val="00895A0F"/>
    <w:rsid w:val="00896226"/>
    <w:rsid w:val="00896788"/>
    <w:rsid w:val="008969B5"/>
    <w:rsid w:val="00897220"/>
    <w:rsid w:val="008973AA"/>
    <w:rsid w:val="00897739"/>
    <w:rsid w:val="00897C42"/>
    <w:rsid w:val="008A0652"/>
    <w:rsid w:val="008A0B13"/>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EEB"/>
    <w:rsid w:val="008B4843"/>
    <w:rsid w:val="008B6877"/>
    <w:rsid w:val="008B7338"/>
    <w:rsid w:val="008B7B5A"/>
    <w:rsid w:val="008C0375"/>
    <w:rsid w:val="008C2BA5"/>
    <w:rsid w:val="008C2C83"/>
    <w:rsid w:val="008C2DBC"/>
    <w:rsid w:val="008C3BBB"/>
    <w:rsid w:val="008C3E9E"/>
    <w:rsid w:val="008C3FB9"/>
    <w:rsid w:val="008C413F"/>
    <w:rsid w:val="008C4EAF"/>
    <w:rsid w:val="008C6211"/>
    <w:rsid w:val="008C65DC"/>
    <w:rsid w:val="008C66C1"/>
    <w:rsid w:val="008C6902"/>
    <w:rsid w:val="008C6CF6"/>
    <w:rsid w:val="008D020A"/>
    <w:rsid w:val="008D0781"/>
    <w:rsid w:val="008D1B86"/>
    <w:rsid w:val="008D1C43"/>
    <w:rsid w:val="008D4D7B"/>
    <w:rsid w:val="008D4F94"/>
    <w:rsid w:val="008D5028"/>
    <w:rsid w:val="008D55FC"/>
    <w:rsid w:val="008D56E3"/>
    <w:rsid w:val="008D5BC0"/>
    <w:rsid w:val="008E1882"/>
    <w:rsid w:val="008E19B9"/>
    <w:rsid w:val="008E2522"/>
    <w:rsid w:val="008E2953"/>
    <w:rsid w:val="008E2FC8"/>
    <w:rsid w:val="008E3D3F"/>
    <w:rsid w:val="008E4355"/>
    <w:rsid w:val="008E4574"/>
    <w:rsid w:val="008E47DB"/>
    <w:rsid w:val="008E5489"/>
    <w:rsid w:val="008E5A7C"/>
    <w:rsid w:val="008E7B1D"/>
    <w:rsid w:val="008E7C0F"/>
    <w:rsid w:val="008F09D9"/>
    <w:rsid w:val="008F0CB3"/>
    <w:rsid w:val="008F12B0"/>
    <w:rsid w:val="008F1713"/>
    <w:rsid w:val="008F40F7"/>
    <w:rsid w:val="008F44E8"/>
    <w:rsid w:val="008F4E03"/>
    <w:rsid w:val="008F5885"/>
    <w:rsid w:val="008F6044"/>
    <w:rsid w:val="008F6F5B"/>
    <w:rsid w:val="008F7CED"/>
    <w:rsid w:val="00900F9D"/>
    <w:rsid w:val="0090201F"/>
    <w:rsid w:val="00902E92"/>
    <w:rsid w:val="0090314F"/>
    <w:rsid w:val="009040F4"/>
    <w:rsid w:val="00905EB2"/>
    <w:rsid w:val="0090798C"/>
    <w:rsid w:val="00907BC9"/>
    <w:rsid w:val="00907C23"/>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2551"/>
    <w:rsid w:val="00932816"/>
    <w:rsid w:val="00933113"/>
    <w:rsid w:val="00933B13"/>
    <w:rsid w:val="00934DCF"/>
    <w:rsid w:val="009351B9"/>
    <w:rsid w:val="009366FA"/>
    <w:rsid w:val="009378E0"/>
    <w:rsid w:val="0094005D"/>
    <w:rsid w:val="00940699"/>
    <w:rsid w:val="009408D1"/>
    <w:rsid w:val="00942E0B"/>
    <w:rsid w:val="00945196"/>
    <w:rsid w:val="0094555E"/>
    <w:rsid w:val="00946161"/>
    <w:rsid w:val="00946213"/>
    <w:rsid w:val="00947CC9"/>
    <w:rsid w:val="00947DB2"/>
    <w:rsid w:val="00947FE0"/>
    <w:rsid w:val="0095030B"/>
    <w:rsid w:val="009507FF"/>
    <w:rsid w:val="00951C24"/>
    <w:rsid w:val="009524FE"/>
    <w:rsid w:val="0095298F"/>
    <w:rsid w:val="00952C25"/>
    <w:rsid w:val="0095555A"/>
    <w:rsid w:val="00955BCF"/>
    <w:rsid w:val="00960341"/>
    <w:rsid w:val="00960766"/>
    <w:rsid w:val="00962E9D"/>
    <w:rsid w:val="009631DF"/>
    <w:rsid w:val="009635B1"/>
    <w:rsid w:val="00963712"/>
    <w:rsid w:val="0096391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1552"/>
    <w:rsid w:val="009820EB"/>
    <w:rsid w:val="00982A1D"/>
    <w:rsid w:val="00982BE6"/>
    <w:rsid w:val="00982C48"/>
    <w:rsid w:val="00984269"/>
    <w:rsid w:val="00984A45"/>
    <w:rsid w:val="009851EC"/>
    <w:rsid w:val="00985D31"/>
    <w:rsid w:val="009866D7"/>
    <w:rsid w:val="0098719D"/>
    <w:rsid w:val="00990177"/>
    <w:rsid w:val="00990443"/>
    <w:rsid w:val="009911BE"/>
    <w:rsid w:val="00991D92"/>
    <w:rsid w:val="00992A69"/>
    <w:rsid w:val="00992B4D"/>
    <w:rsid w:val="0099370F"/>
    <w:rsid w:val="00995367"/>
    <w:rsid w:val="00995907"/>
    <w:rsid w:val="009A085E"/>
    <w:rsid w:val="009A0CEF"/>
    <w:rsid w:val="009A1DC6"/>
    <w:rsid w:val="009A20C6"/>
    <w:rsid w:val="009A2374"/>
    <w:rsid w:val="009A4B2D"/>
    <w:rsid w:val="009A50F0"/>
    <w:rsid w:val="009A530D"/>
    <w:rsid w:val="009A554E"/>
    <w:rsid w:val="009A57ED"/>
    <w:rsid w:val="009A5FAD"/>
    <w:rsid w:val="009A5FF2"/>
    <w:rsid w:val="009A7156"/>
    <w:rsid w:val="009A7D72"/>
    <w:rsid w:val="009B0E09"/>
    <w:rsid w:val="009B150C"/>
    <w:rsid w:val="009B17C8"/>
    <w:rsid w:val="009B2EDE"/>
    <w:rsid w:val="009B2FC8"/>
    <w:rsid w:val="009B332C"/>
    <w:rsid w:val="009B4290"/>
    <w:rsid w:val="009B468E"/>
    <w:rsid w:val="009B4DB5"/>
    <w:rsid w:val="009B5A1C"/>
    <w:rsid w:val="009B5B48"/>
    <w:rsid w:val="009B5FB6"/>
    <w:rsid w:val="009B6EB2"/>
    <w:rsid w:val="009C16C9"/>
    <w:rsid w:val="009C526B"/>
    <w:rsid w:val="009C5282"/>
    <w:rsid w:val="009C58A2"/>
    <w:rsid w:val="009C6446"/>
    <w:rsid w:val="009C6810"/>
    <w:rsid w:val="009C7317"/>
    <w:rsid w:val="009C7FA0"/>
    <w:rsid w:val="009D0588"/>
    <w:rsid w:val="009D0BDC"/>
    <w:rsid w:val="009D0ECA"/>
    <w:rsid w:val="009D1D4C"/>
    <w:rsid w:val="009D1EC6"/>
    <w:rsid w:val="009D302C"/>
    <w:rsid w:val="009D4F2F"/>
    <w:rsid w:val="009D56AB"/>
    <w:rsid w:val="009D5F0B"/>
    <w:rsid w:val="009D61BE"/>
    <w:rsid w:val="009D6F4E"/>
    <w:rsid w:val="009D7F11"/>
    <w:rsid w:val="009E1B16"/>
    <w:rsid w:val="009E1B96"/>
    <w:rsid w:val="009E22F5"/>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FFF"/>
    <w:rsid w:val="00A01A9B"/>
    <w:rsid w:val="00A01AE3"/>
    <w:rsid w:val="00A021E1"/>
    <w:rsid w:val="00A036FC"/>
    <w:rsid w:val="00A04DA0"/>
    <w:rsid w:val="00A057A1"/>
    <w:rsid w:val="00A0675C"/>
    <w:rsid w:val="00A067B9"/>
    <w:rsid w:val="00A06DCC"/>
    <w:rsid w:val="00A0734D"/>
    <w:rsid w:val="00A10509"/>
    <w:rsid w:val="00A117A4"/>
    <w:rsid w:val="00A11D31"/>
    <w:rsid w:val="00A12EB0"/>
    <w:rsid w:val="00A13092"/>
    <w:rsid w:val="00A14626"/>
    <w:rsid w:val="00A14B78"/>
    <w:rsid w:val="00A153D8"/>
    <w:rsid w:val="00A1540D"/>
    <w:rsid w:val="00A15924"/>
    <w:rsid w:val="00A16EB3"/>
    <w:rsid w:val="00A1746D"/>
    <w:rsid w:val="00A17837"/>
    <w:rsid w:val="00A17C9C"/>
    <w:rsid w:val="00A20D1E"/>
    <w:rsid w:val="00A212E4"/>
    <w:rsid w:val="00A21330"/>
    <w:rsid w:val="00A22D2A"/>
    <w:rsid w:val="00A22D6F"/>
    <w:rsid w:val="00A242C0"/>
    <w:rsid w:val="00A24396"/>
    <w:rsid w:val="00A2573B"/>
    <w:rsid w:val="00A25D36"/>
    <w:rsid w:val="00A27889"/>
    <w:rsid w:val="00A27A80"/>
    <w:rsid w:val="00A27AE0"/>
    <w:rsid w:val="00A301DB"/>
    <w:rsid w:val="00A316CE"/>
    <w:rsid w:val="00A319F6"/>
    <w:rsid w:val="00A31DFC"/>
    <w:rsid w:val="00A32046"/>
    <w:rsid w:val="00A3243F"/>
    <w:rsid w:val="00A3345B"/>
    <w:rsid w:val="00A35FE9"/>
    <w:rsid w:val="00A362F1"/>
    <w:rsid w:val="00A365FC"/>
    <w:rsid w:val="00A37602"/>
    <w:rsid w:val="00A377D2"/>
    <w:rsid w:val="00A40684"/>
    <w:rsid w:val="00A41AFA"/>
    <w:rsid w:val="00A42ADC"/>
    <w:rsid w:val="00A42C41"/>
    <w:rsid w:val="00A44002"/>
    <w:rsid w:val="00A44322"/>
    <w:rsid w:val="00A44C24"/>
    <w:rsid w:val="00A44DF8"/>
    <w:rsid w:val="00A50643"/>
    <w:rsid w:val="00A510DC"/>
    <w:rsid w:val="00A517DF"/>
    <w:rsid w:val="00A51B40"/>
    <w:rsid w:val="00A51CFB"/>
    <w:rsid w:val="00A52C23"/>
    <w:rsid w:val="00A52FF1"/>
    <w:rsid w:val="00A5348A"/>
    <w:rsid w:val="00A53C14"/>
    <w:rsid w:val="00A54067"/>
    <w:rsid w:val="00A54591"/>
    <w:rsid w:val="00A561B8"/>
    <w:rsid w:val="00A56E03"/>
    <w:rsid w:val="00A578D6"/>
    <w:rsid w:val="00A57F17"/>
    <w:rsid w:val="00A60B1C"/>
    <w:rsid w:val="00A61723"/>
    <w:rsid w:val="00A6195E"/>
    <w:rsid w:val="00A61F6A"/>
    <w:rsid w:val="00A62833"/>
    <w:rsid w:val="00A62BFC"/>
    <w:rsid w:val="00A62CF5"/>
    <w:rsid w:val="00A62F73"/>
    <w:rsid w:val="00A63A08"/>
    <w:rsid w:val="00A63AFE"/>
    <w:rsid w:val="00A6402A"/>
    <w:rsid w:val="00A64A78"/>
    <w:rsid w:val="00A651B6"/>
    <w:rsid w:val="00A65DA5"/>
    <w:rsid w:val="00A65E78"/>
    <w:rsid w:val="00A6736B"/>
    <w:rsid w:val="00A6763F"/>
    <w:rsid w:val="00A67CFA"/>
    <w:rsid w:val="00A67D64"/>
    <w:rsid w:val="00A70CBC"/>
    <w:rsid w:val="00A711B6"/>
    <w:rsid w:val="00A711FA"/>
    <w:rsid w:val="00A7173A"/>
    <w:rsid w:val="00A72BFA"/>
    <w:rsid w:val="00A732C4"/>
    <w:rsid w:val="00A73305"/>
    <w:rsid w:val="00A74C00"/>
    <w:rsid w:val="00A753F2"/>
    <w:rsid w:val="00A75FD4"/>
    <w:rsid w:val="00A769AD"/>
    <w:rsid w:val="00A76CB7"/>
    <w:rsid w:val="00A8045B"/>
    <w:rsid w:val="00A80CAD"/>
    <w:rsid w:val="00A81527"/>
    <w:rsid w:val="00A818BE"/>
    <w:rsid w:val="00A81DE7"/>
    <w:rsid w:val="00A83531"/>
    <w:rsid w:val="00A83EC5"/>
    <w:rsid w:val="00A84DE8"/>
    <w:rsid w:val="00A86055"/>
    <w:rsid w:val="00A8631C"/>
    <w:rsid w:val="00A87788"/>
    <w:rsid w:val="00A877D8"/>
    <w:rsid w:val="00A8785D"/>
    <w:rsid w:val="00A87A40"/>
    <w:rsid w:val="00A87F53"/>
    <w:rsid w:val="00A90CCE"/>
    <w:rsid w:val="00A90E8B"/>
    <w:rsid w:val="00A91A49"/>
    <w:rsid w:val="00A91B65"/>
    <w:rsid w:val="00A92223"/>
    <w:rsid w:val="00A92575"/>
    <w:rsid w:val="00A9329D"/>
    <w:rsid w:val="00A934CE"/>
    <w:rsid w:val="00A9362B"/>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6AD"/>
    <w:rsid w:val="00AA4DE1"/>
    <w:rsid w:val="00AA50D5"/>
    <w:rsid w:val="00AA6433"/>
    <w:rsid w:val="00AA6EBB"/>
    <w:rsid w:val="00AB07E4"/>
    <w:rsid w:val="00AB1D6D"/>
    <w:rsid w:val="00AB1E43"/>
    <w:rsid w:val="00AB1FD7"/>
    <w:rsid w:val="00AB2EC3"/>
    <w:rsid w:val="00AB4114"/>
    <w:rsid w:val="00AB6184"/>
    <w:rsid w:val="00AB65D5"/>
    <w:rsid w:val="00AB67BD"/>
    <w:rsid w:val="00AB7CBA"/>
    <w:rsid w:val="00AC0320"/>
    <w:rsid w:val="00AC1471"/>
    <w:rsid w:val="00AC2763"/>
    <w:rsid w:val="00AC2B19"/>
    <w:rsid w:val="00AC2C11"/>
    <w:rsid w:val="00AC322B"/>
    <w:rsid w:val="00AC32E6"/>
    <w:rsid w:val="00AC3610"/>
    <w:rsid w:val="00AC3F5C"/>
    <w:rsid w:val="00AC4904"/>
    <w:rsid w:val="00AC4FF8"/>
    <w:rsid w:val="00AC5BA2"/>
    <w:rsid w:val="00AC5C23"/>
    <w:rsid w:val="00AC6632"/>
    <w:rsid w:val="00AD00D5"/>
    <w:rsid w:val="00AD0131"/>
    <w:rsid w:val="00AD0CC7"/>
    <w:rsid w:val="00AD164D"/>
    <w:rsid w:val="00AD1900"/>
    <w:rsid w:val="00AD1F41"/>
    <w:rsid w:val="00AD4BF8"/>
    <w:rsid w:val="00AD5B74"/>
    <w:rsid w:val="00AE1665"/>
    <w:rsid w:val="00AE1B98"/>
    <w:rsid w:val="00AE3042"/>
    <w:rsid w:val="00AE3AA3"/>
    <w:rsid w:val="00AE3BDD"/>
    <w:rsid w:val="00AE4394"/>
    <w:rsid w:val="00AE4486"/>
    <w:rsid w:val="00AE4E0D"/>
    <w:rsid w:val="00AE6669"/>
    <w:rsid w:val="00AE7025"/>
    <w:rsid w:val="00AE77FC"/>
    <w:rsid w:val="00AF0187"/>
    <w:rsid w:val="00AF193F"/>
    <w:rsid w:val="00AF20D3"/>
    <w:rsid w:val="00AF3858"/>
    <w:rsid w:val="00AF3BED"/>
    <w:rsid w:val="00AF4025"/>
    <w:rsid w:val="00AF45EE"/>
    <w:rsid w:val="00AF4F18"/>
    <w:rsid w:val="00AF5248"/>
    <w:rsid w:val="00AF5A64"/>
    <w:rsid w:val="00AF6FF0"/>
    <w:rsid w:val="00AF70C5"/>
    <w:rsid w:val="00B001B2"/>
    <w:rsid w:val="00B0069E"/>
    <w:rsid w:val="00B00DCE"/>
    <w:rsid w:val="00B01859"/>
    <w:rsid w:val="00B03DC2"/>
    <w:rsid w:val="00B03F40"/>
    <w:rsid w:val="00B04756"/>
    <w:rsid w:val="00B051F5"/>
    <w:rsid w:val="00B058A5"/>
    <w:rsid w:val="00B063D2"/>
    <w:rsid w:val="00B0666D"/>
    <w:rsid w:val="00B06DFB"/>
    <w:rsid w:val="00B0789E"/>
    <w:rsid w:val="00B104FE"/>
    <w:rsid w:val="00B1138B"/>
    <w:rsid w:val="00B115C7"/>
    <w:rsid w:val="00B11B5D"/>
    <w:rsid w:val="00B128D5"/>
    <w:rsid w:val="00B12942"/>
    <w:rsid w:val="00B1335B"/>
    <w:rsid w:val="00B13A44"/>
    <w:rsid w:val="00B13EB3"/>
    <w:rsid w:val="00B142B9"/>
    <w:rsid w:val="00B146B3"/>
    <w:rsid w:val="00B16257"/>
    <w:rsid w:val="00B16D49"/>
    <w:rsid w:val="00B17A89"/>
    <w:rsid w:val="00B17BD4"/>
    <w:rsid w:val="00B21CDF"/>
    <w:rsid w:val="00B23380"/>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733A"/>
    <w:rsid w:val="00B37E5F"/>
    <w:rsid w:val="00B401E6"/>
    <w:rsid w:val="00B41624"/>
    <w:rsid w:val="00B441DA"/>
    <w:rsid w:val="00B4607B"/>
    <w:rsid w:val="00B467A9"/>
    <w:rsid w:val="00B46B4E"/>
    <w:rsid w:val="00B46D23"/>
    <w:rsid w:val="00B47BD5"/>
    <w:rsid w:val="00B50042"/>
    <w:rsid w:val="00B5045F"/>
    <w:rsid w:val="00B50BD7"/>
    <w:rsid w:val="00B516DB"/>
    <w:rsid w:val="00B537B0"/>
    <w:rsid w:val="00B53832"/>
    <w:rsid w:val="00B561B5"/>
    <w:rsid w:val="00B6286D"/>
    <w:rsid w:val="00B62AC6"/>
    <w:rsid w:val="00B6346E"/>
    <w:rsid w:val="00B63BDB"/>
    <w:rsid w:val="00B6513F"/>
    <w:rsid w:val="00B6696F"/>
    <w:rsid w:val="00B66DBA"/>
    <w:rsid w:val="00B67A1D"/>
    <w:rsid w:val="00B67E1F"/>
    <w:rsid w:val="00B712D4"/>
    <w:rsid w:val="00B726CE"/>
    <w:rsid w:val="00B735E2"/>
    <w:rsid w:val="00B7480D"/>
    <w:rsid w:val="00B7641C"/>
    <w:rsid w:val="00B76A0D"/>
    <w:rsid w:val="00B7726A"/>
    <w:rsid w:val="00B773C7"/>
    <w:rsid w:val="00B776CB"/>
    <w:rsid w:val="00B77804"/>
    <w:rsid w:val="00B829AD"/>
    <w:rsid w:val="00B835EC"/>
    <w:rsid w:val="00B90335"/>
    <w:rsid w:val="00B903B2"/>
    <w:rsid w:val="00B9048E"/>
    <w:rsid w:val="00B90DD5"/>
    <w:rsid w:val="00B91F6D"/>
    <w:rsid w:val="00B92519"/>
    <w:rsid w:val="00B945C0"/>
    <w:rsid w:val="00B95591"/>
    <w:rsid w:val="00B95DD1"/>
    <w:rsid w:val="00B95EFA"/>
    <w:rsid w:val="00B95F10"/>
    <w:rsid w:val="00BA2209"/>
    <w:rsid w:val="00BA39CE"/>
    <w:rsid w:val="00BA455E"/>
    <w:rsid w:val="00BA45EB"/>
    <w:rsid w:val="00BA4FBB"/>
    <w:rsid w:val="00BA5201"/>
    <w:rsid w:val="00BA5248"/>
    <w:rsid w:val="00BA55CE"/>
    <w:rsid w:val="00BA6435"/>
    <w:rsid w:val="00BA6B06"/>
    <w:rsid w:val="00BA7837"/>
    <w:rsid w:val="00BB06AD"/>
    <w:rsid w:val="00BB0C69"/>
    <w:rsid w:val="00BB1934"/>
    <w:rsid w:val="00BB200E"/>
    <w:rsid w:val="00BB2697"/>
    <w:rsid w:val="00BB2784"/>
    <w:rsid w:val="00BB2B28"/>
    <w:rsid w:val="00BB2FE2"/>
    <w:rsid w:val="00BB3308"/>
    <w:rsid w:val="00BB3C99"/>
    <w:rsid w:val="00BB40D2"/>
    <w:rsid w:val="00BB431F"/>
    <w:rsid w:val="00BB476E"/>
    <w:rsid w:val="00BB4E89"/>
    <w:rsid w:val="00BB52F4"/>
    <w:rsid w:val="00BB5F09"/>
    <w:rsid w:val="00BB7CE2"/>
    <w:rsid w:val="00BC0E8B"/>
    <w:rsid w:val="00BC19D3"/>
    <w:rsid w:val="00BC1B70"/>
    <w:rsid w:val="00BC1BB0"/>
    <w:rsid w:val="00BC2986"/>
    <w:rsid w:val="00BC2FC7"/>
    <w:rsid w:val="00BC3245"/>
    <w:rsid w:val="00BC4134"/>
    <w:rsid w:val="00BC4858"/>
    <w:rsid w:val="00BC4894"/>
    <w:rsid w:val="00BC5FD4"/>
    <w:rsid w:val="00BC667B"/>
    <w:rsid w:val="00BC69B1"/>
    <w:rsid w:val="00BC78BF"/>
    <w:rsid w:val="00BD034F"/>
    <w:rsid w:val="00BD0D8F"/>
    <w:rsid w:val="00BD30A7"/>
    <w:rsid w:val="00BD325A"/>
    <w:rsid w:val="00BD33A1"/>
    <w:rsid w:val="00BD373B"/>
    <w:rsid w:val="00BD70DD"/>
    <w:rsid w:val="00BD7739"/>
    <w:rsid w:val="00BD7DE3"/>
    <w:rsid w:val="00BE15CB"/>
    <w:rsid w:val="00BE17D6"/>
    <w:rsid w:val="00BE25CF"/>
    <w:rsid w:val="00BE2B6F"/>
    <w:rsid w:val="00BE35AB"/>
    <w:rsid w:val="00BE3ECF"/>
    <w:rsid w:val="00BE6B19"/>
    <w:rsid w:val="00BF0E1F"/>
    <w:rsid w:val="00BF10BB"/>
    <w:rsid w:val="00BF1778"/>
    <w:rsid w:val="00BF1B20"/>
    <w:rsid w:val="00BF28BA"/>
    <w:rsid w:val="00BF3EB9"/>
    <w:rsid w:val="00BF46F9"/>
    <w:rsid w:val="00C00379"/>
    <w:rsid w:val="00C0131A"/>
    <w:rsid w:val="00C03751"/>
    <w:rsid w:val="00C0390C"/>
    <w:rsid w:val="00C05500"/>
    <w:rsid w:val="00C1030E"/>
    <w:rsid w:val="00C10F3E"/>
    <w:rsid w:val="00C111FF"/>
    <w:rsid w:val="00C1125E"/>
    <w:rsid w:val="00C11514"/>
    <w:rsid w:val="00C11FF8"/>
    <w:rsid w:val="00C12470"/>
    <w:rsid w:val="00C134D6"/>
    <w:rsid w:val="00C13BA7"/>
    <w:rsid w:val="00C15B47"/>
    <w:rsid w:val="00C16CC6"/>
    <w:rsid w:val="00C17E9B"/>
    <w:rsid w:val="00C20686"/>
    <w:rsid w:val="00C215D9"/>
    <w:rsid w:val="00C2279A"/>
    <w:rsid w:val="00C24090"/>
    <w:rsid w:val="00C2444F"/>
    <w:rsid w:val="00C249DA"/>
    <w:rsid w:val="00C25359"/>
    <w:rsid w:val="00C259C4"/>
    <w:rsid w:val="00C25DFB"/>
    <w:rsid w:val="00C25FA5"/>
    <w:rsid w:val="00C26002"/>
    <w:rsid w:val="00C27A1C"/>
    <w:rsid w:val="00C309F8"/>
    <w:rsid w:val="00C311C8"/>
    <w:rsid w:val="00C312DB"/>
    <w:rsid w:val="00C3284D"/>
    <w:rsid w:val="00C3301D"/>
    <w:rsid w:val="00C33AED"/>
    <w:rsid w:val="00C368DD"/>
    <w:rsid w:val="00C370F5"/>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51"/>
    <w:rsid w:val="00C51665"/>
    <w:rsid w:val="00C56298"/>
    <w:rsid w:val="00C566D6"/>
    <w:rsid w:val="00C575A7"/>
    <w:rsid w:val="00C5763D"/>
    <w:rsid w:val="00C60A67"/>
    <w:rsid w:val="00C60DC7"/>
    <w:rsid w:val="00C616C3"/>
    <w:rsid w:val="00C6190F"/>
    <w:rsid w:val="00C61D20"/>
    <w:rsid w:val="00C6223B"/>
    <w:rsid w:val="00C6240A"/>
    <w:rsid w:val="00C64A5A"/>
    <w:rsid w:val="00C64B70"/>
    <w:rsid w:val="00C653AF"/>
    <w:rsid w:val="00C653F6"/>
    <w:rsid w:val="00C6549C"/>
    <w:rsid w:val="00C6578F"/>
    <w:rsid w:val="00C658F3"/>
    <w:rsid w:val="00C6594C"/>
    <w:rsid w:val="00C65E8D"/>
    <w:rsid w:val="00C66203"/>
    <w:rsid w:val="00C67559"/>
    <w:rsid w:val="00C702AB"/>
    <w:rsid w:val="00C728D5"/>
    <w:rsid w:val="00C728F2"/>
    <w:rsid w:val="00C73E68"/>
    <w:rsid w:val="00C744B0"/>
    <w:rsid w:val="00C74548"/>
    <w:rsid w:val="00C74C27"/>
    <w:rsid w:val="00C754FB"/>
    <w:rsid w:val="00C7558B"/>
    <w:rsid w:val="00C75F15"/>
    <w:rsid w:val="00C769EA"/>
    <w:rsid w:val="00C76D18"/>
    <w:rsid w:val="00C7702D"/>
    <w:rsid w:val="00C7777C"/>
    <w:rsid w:val="00C807E6"/>
    <w:rsid w:val="00C81757"/>
    <w:rsid w:val="00C82F4D"/>
    <w:rsid w:val="00C847EB"/>
    <w:rsid w:val="00C85BD6"/>
    <w:rsid w:val="00C85C24"/>
    <w:rsid w:val="00C86537"/>
    <w:rsid w:val="00C866BE"/>
    <w:rsid w:val="00C871FF"/>
    <w:rsid w:val="00C87A54"/>
    <w:rsid w:val="00C87D45"/>
    <w:rsid w:val="00C90E6D"/>
    <w:rsid w:val="00C9293E"/>
    <w:rsid w:val="00C936F2"/>
    <w:rsid w:val="00C94B05"/>
    <w:rsid w:val="00C95E95"/>
    <w:rsid w:val="00C97919"/>
    <w:rsid w:val="00C97B81"/>
    <w:rsid w:val="00CA0AFE"/>
    <w:rsid w:val="00CA0C2D"/>
    <w:rsid w:val="00CA1212"/>
    <w:rsid w:val="00CA1790"/>
    <w:rsid w:val="00CA1A39"/>
    <w:rsid w:val="00CA2189"/>
    <w:rsid w:val="00CA3168"/>
    <w:rsid w:val="00CA3EFF"/>
    <w:rsid w:val="00CA47C9"/>
    <w:rsid w:val="00CA4817"/>
    <w:rsid w:val="00CA4BDF"/>
    <w:rsid w:val="00CA501B"/>
    <w:rsid w:val="00CA6211"/>
    <w:rsid w:val="00CA6D6B"/>
    <w:rsid w:val="00CA753A"/>
    <w:rsid w:val="00CB000F"/>
    <w:rsid w:val="00CB13D9"/>
    <w:rsid w:val="00CB25A8"/>
    <w:rsid w:val="00CB2604"/>
    <w:rsid w:val="00CB3269"/>
    <w:rsid w:val="00CB333A"/>
    <w:rsid w:val="00CB3485"/>
    <w:rsid w:val="00CB3A56"/>
    <w:rsid w:val="00CB4475"/>
    <w:rsid w:val="00CB50F5"/>
    <w:rsid w:val="00CB52C2"/>
    <w:rsid w:val="00CB65EE"/>
    <w:rsid w:val="00CC2FC3"/>
    <w:rsid w:val="00CC3E51"/>
    <w:rsid w:val="00CC4E4E"/>
    <w:rsid w:val="00CC6107"/>
    <w:rsid w:val="00CC66EE"/>
    <w:rsid w:val="00CC7087"/>
    <w:rsid w:val="00CD001A"/>
    <w:rsid w:val="00CD0F51"/>
    <w:rsid w:val="00CD1395"/>
    <w:rsid w:val="00CD3004"/>
    <w:rsid w:val="00CD37D6"/>
    <w:rsid w:val="00CD517E"/>
    <w:rsid w:val="00CD5BDE"/>
    <w:rsid w:val="00CD7E0D"/>
    <w:rsid w:val="00CE1692"/>
    <w:rsid w:val="00CE1C65"/>
    <w:rsid w:val="00CE31B7"/>
    <w:rsid w:val="00CE3566"/>
    <w:rsid w:val="00CE4A35"/>
    <w:rsid w:val="00CE5240"/>
    <w:rsid w:val="00CE648F"/>
    <w:rsid w:val="00CF0331"/>
    <w:rsid w:val="00CF3606"/>
    <w:rsid w:val="00CF3E8F"/>
    <w:rsid w:val="00CF4684"/>
    <w:rsid w:val="00CF51E5"/>
    <w:rsid w:val="00CF543E"/>
    <w:rsid w:val="00CF6DB3"/>
    <w:rsid w:val="00CF7056"/>
    <w:rsid w:val="00CF7161"/>
    <w:rsid w:val="00CF7E12"/>
    <w:rsid w:val="00D00489"/>
    <w:rsid w:val="00D00933"/>
    <w:rsid w:val="00D01706"/>
    <w:rsid w:val="00D0172C"/>
    <w:rsid w:val="00D020BA"/>
    <w:rsid w:val="00D02661"/>
    <w:rsid w:val="00D02E2C"/>
    <w:rsid w:val="00D03CFA"/>
    <w:rsid w:val="00D044A6"/>
    <w:rsid w:val="00D04B62"/>
    <w:rsid w:val="00D061A8"/>
    <w:rsid w:val="00D10F85"/>
    <w:rsid w:val="00D11031"/>
    <w:rsid w:val="00D117AC"/>
    <w:rsid w:val="00D11883"/>
    <w:rsid w:val="00D144F7"/>
    <w:rsid w:val="00D1531F"/>
    <w:rsid w:val="00D156BC"/>
    <w:rsid w:val="00D15A02"/>
    <w:rsid w:val="00D15EF9"/>
    <w:rsid w:val="00D15F6C"/>
    <w:rsid w:val="00D170DB"/>
    <w:rsid w:val="00D17D84"/>
    <w:rsid w:val="00D210F3"/>
    <w:rsid w:val="00D2126A"/>
    <w:rsid w:val="00D22E09"/>
    <w:rsid w:val="00D23F6C"/>
    <w:rsid w:val="00D2432C"/>
    <w:rsid w:val="00D249EF"/>
    <w:rsid w:val="00D2513D"/>
    <w:rsid w:val="00D2558C"/>
    <w:rsid w:val="00D260EC"/>
    <w:rsid w:val="00D26B63"/>
    <w:rsid w:val="00D270A0"/>
    <w:rsid w:val="00D27C53"/>
    <w:rsid w:val="00D27F26"/>
    <w:rsid w:val="00D30F80"/>
    <w:rsid w:val="00D313DA"/>
    <w:rsid w:val="00D330A2"/>
    <w:rsid w:val="00D353F1"/>
    <w:rsid w:val="00D35CF2"/>
    <w:rsid w:val="00D35D33"/>
    <w:rsid w:val="00D36653"/>
    <w:rsid w:val="00D379BD"/>
    <w:rsid w:val="00D37CBC"/>
    <w:rsid w:val="00D41904"/>
    <w:rsid w:val="00D424FB"/>
    <w:rsid w:val="00D42F8A"/>
    <w:rsid w:val="00D431CF"/>
    <w:rsid w:val="00D44020"/>
    <w:rsid w:val="00D4402C"/>
    <w:rsid w:val="00D44940"/>
    <w:rsid w:val="00D44F94"/>
    <w:rsid w:val="00D47905"/>
    <w:rsid w:val="00D47A6A"/>
    <w:rsid w:val="00D5002B"/>
    <w:rsid w:val="00D5090B"/>
    <w:rsid w:val="00D51D4C"/>
    <w:rsid w:val="00D51F50"/>
    <w:rsid w:val="00D53317"/>
    <w:rsid w:val="00D53DAB"/>
    <w:rsid w:val="00D54F13"/>
    <w:rsid w:val="00D55CCF"/>
    <w:rsid w:val="00D56234"/>
    <w:rsid w:val="00D60C80"/>
    <w:rsid w:val="00D61C91"/>
    <w:rsid w:val="00D6210B"/>
    <w:rsid w:val="00D63FF7"/>
    <w:rsid w:val="00D64501"/>
    <w:rsid w:val="00D6451F"/>
    <w:rsid w:val="00D6452C"/>
    <w:rsid w:val="00D64799"/>
    <w:rsid w:val="00D66099"/>
    <w:rsid w:val="00D6636D"/>
    <w:rsid w:val="00D669E7"/>
    <w:rsid w:val="00D66E3D"/>
    <w:rsid w:val="00D67322"/>
    <w:rsid w:val="00D67CD9"/>
    <w:rsid w:val="00D67DE3"/>
    <w:rsid w:val="00D67F98"/>
    <w:rsid w:val="00D707B6"/>
    <w:rsid w:val="00D707F2"/>
    <w:rsid w:val="00D71700"/>
    <w:rsid w:val="00D71F4D"/>
    <w:rsid w:val="00D7272B"/>
    <w:rsid w:val="00D73F92"/>
    <w:rsid w:val="00D75275"/>
    <w:rsid w:val="00D7626D"/>
    <w:rsid w:val="00D77677"/>
    <w:rsid w:val="00D77FCB"/>
    <w:rsid w:val="00D818B0"/>
    <w:rsid w:val="00D81F42"/>
    <w:rsid w:val="00D82E44"/>
    <w:rsid w:val="00D832F4"/>
    <w:rsid w:val="00D83CD7"/>
    <w:rsid w:val="00D86907"/>
    <w:rsid w:val="00D902B2"/>
    <w:rsid w:val="00D9088A"/>
    <w:rsid w:val="00D915BF"/>
    <w:rsid w:val="00D9238A"/>
    <w:rsid w:val="00D934C5"/>
    <w:rsid w:val="00D93936"/>
    <w:rsid w:val="00D94172"/>
    <w:rsid w:val="00D951EA"/>
    <w:rsid w:val="00D964A2"/>
    <w:rsid w:val="00D9690A"/>
    <w:rsid w:val="00D97D66"/>
    <w:rsid w:val="00DA01E9"/>
    <w:rsid w:val="00DA08E4"/>
    <w:rsid w:val="00DA1DB1"/>
    <w:rsid w:val="00DA3B6E"/>
    <w:rsid w:val="00DA4207"/>
    <w:rsid w:val="00DA4E33"/>
    <w:rsid w:val="00DA5F26"/>
    <w:rsid w:val="00DA6703"/>
    <w:rsid w:val="00DA675D"/>
    <w:rsid w:val="00DA6BDB"/>
    <w:rsid w:val="00DA7766"/>
    <w:rsid w:val="00DB00FE"/>
    <w:rsid w:val="00DB011B"/>
    <w:rsid w:val="00DB01F7"/>
    <w:rsid w:val="00DB03FA"/>
    <w:rsid w:val="00DB0632"/>
    <w:rsid w:val="00DB0B7D"/>
    <w:rsid w:val="00DB146C"/>
    <w:rsid w:val="00DB2049"/>
    <w:rsid w:val="00DB35A4"/>
    <w:rsid w:val="00DB4BE2"/>
    <w:rsid w:val="00DB5A59"/>
    <w:rsid w:val="00DB65F1"/>
    <w:rsid w:val="00DB684A"/>
    <w:rsid w:val="00DB7006"/>
    <w:rsid w:val="00DC0112"/>
    <w:rsid w:val="00DC1626"/>
    <w:rsid w:val="00DC2963"/>
    <w:rsid w:val="00DC3597"/>
    <w:rsid w:val="00DC4268"/>
    <w:rsid w:val="00DC4AE1"/>
    <w:rsid w:val="00DC4F1A"/>
    <w:rsid w:val="00DC5108"/>
    <w:rsid w:val="00DC5F97"/>
    <w:rsid w:val="00DD0151"/>
    <w:rsid w:val="00DD2954"/>
    <w:rsid w:val="00DD2FFC"/>
    <w:rsid w:val="00DD38A6"/>
    <w:rsid w:val="00DD4315"/>
    <w:rsid w:val="00DD4466"/>
    <w:rsid w:val="00DD46EB"/>
    <w:rsid w:val="00DD4876"/>
    <w:rsid w:val="00DD5948"/>
    <w:rsid w:val="00DD76D4"/>
    <w:rsid w:val="00DE0AC8"/>
    <w:rsid w:val="00DE2088"/>
    <w:rsid w:val="00DE34EB"/>
    <w:rsid w:val="00DE3943"/>
    <w:rsid w:val="00DE45F5"/>
    <w:rsid w:val="00DE496B"/>
    <w:rsid w:val="00DE4AAB"/>
    <w:rsid w:val="00DE5068"/>
    <w:rsid w:val="00DE6173"/>
    <w:rsid w:val="00DF0D47"/>
    <w:rsid w:val="00DF1236"/>
    <w:rsid w:val="00DF1505"/>
    <w:rsid w:val="00DF1E37"/>
    <w:rsid w:val="00DF1FE2"/>
    <w:rsid w:val="00DF2D75"/>
    <w:rsid w:val="00DF3149"/>
    <w:rsid w:val="00DF379E"/>
    <w:rsid w:val="00DF3C8B"/>
    <w:rsid w:val="00DF469B"/>
    <w:rsid w:val="00DF4CAA"/>
    <w:rsid w:val="00DF4E1D"/>
    <w:rsid w:val="00DF501E"/>
    <w:rsid w:val="00DF56F5"/>
    <w:rsid w:val="00DF60AE"/>
    <w:rsid w:val="00E014DA"/>
    <w:rsid w:val="00E01562"/>
    <w:rsid w:val="00E018D4"/>
    <w:rsid w:val="00E01B76"/>
    <w:rsid w:val="00E02726"/>
    <w:rsid w:val="00E02ECA"/>
    <w:rsid w:val="00E0360C"/>
    <w:rsid w:val="00E036B1"/>
    <w:rsid w:val="00E04388"/>
    <w:rsid w:val="00E06D0D"/>
    <w:rsid w:val="00E0796D"/>
    <w:rsid w:val="00E10961"/>
    <w:rsid w:val="00E10AA0"/>
    <w:rsid w:val="00E11838"/>
    <w:rsid w:val="00E11BB3"/>
    <w:rsid w:val="00E137F0"/>
    <w:rsid w:val="00E14D3F"/>
    <w:rsid w:val="00E14F22"/>
    <w:rsid w:val="00E15362"/>
    <w:rsid w:val="00E15BD5"/>
    <w:rsid w:val="00E16B13"/>
    <w:rsid w:val="00E1725E"/>
    <w:rsid w:val="00E17A91"/>
    <w:rsid w:val="00E17D73"/>
    <w:rsid w:val="00E17F7C"/>
    <w:rsid w:val="00E200F7"/>
    <w:rsid w:val="00E21228"/>
    <w:rsid w:val="00E2128E"/>
    <w:rsid w:val="00E21719"/>
    <w:rsid w:val="00E22D0E"/>
    <w:rsid w:val="00E24879"/>
    <w:rsid w:val="00E25C72"/>
    <w:rsid w:val="00E27C8A"/>
    <w:rsid w:val="00E3007B"/>
    <w:rsid w:val="00E3032E"/>
    <w:rsid w:val="00E3058E"/>
    <w:rsid w:val="00E30F96"/>
    <w:rsid w:val="00E31B08"/>
    <w:rsid w:val="00E32003"/>
    <w:rsid w:val="00E32870"/>
    <w:rsid w:val="00E33753"/>
    <w:rsid w:val="00E348CA"/>
    <w:rsid w:val="00E3570F"/>
    <w:rsid w:val="00E3626D"/>
    <w:rsid w:val="00E363FE"/>
    <w:rsid w:val="00E404A4"/>
    <w:rsid w:val="00E4362F"/>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D91"/>
    <w:rsid w:val="00E6102C"/>
    <w:rsid w:val="00E61538"/>
    <w:rsid w:val="00E61C9A"/>
    <w:rsid w:val="00E625C5"/>
    <w:rsid w:val="00E625E8"/>
    <w:rsid w:val="00E62D8D"/>
    <w:rsid w:val="00E63743"/>
    <w:rsid w:val="00E63C45"/>
    <w:rsid w:val="00E65646"/>
    <w:rsid w:val="00E65933"/>
    <w:rsid w:val="00E6632E"/>
    <w:rsid w:val="00E665DF"/>
    <w:rsid w:val="00E66EE9"/>
    <w:rsid w:val="00E67186"/>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DAD"/>
    <w:rsid w:val="00E922E2"/>
    <w:rsid w:val="00E93452"/>
    <w:rsid w:val="00E93B6F"/>
    <w:rsid w:val="00E94782"/>
    <w:rsid w:val="00E95FA0"/>
    <w:rsid w:val="00E9641E"/>
    <w:rsid w:val="00E96730"/>
    <w:rsid w:val="00E96867"/>
    <w:rsid w:val="00E96E34"/>
    <w:rsid w:val="00E973C5"/>
    <w:rsid w:val="00E9755D"/>
    <w:rsid w:val="00EA1AEF"/>
    <w:rsid w:val="00EA2343"/>
    <w:rsid w:val="00EA2619"/>
    <w:rsid w:val="00EA2C72"/>
    <w:rsid w:val="00EA3BA9"/>
    <w:rsid w:val="00EA48BF"/>
    <w:rsid w:val="00EA5276"/>
    <w:rsid w:val="00EA60F8"/>
    <w:rsid w:val="00EA614D"/>
    <w:rsid w:val="00EA6DB2"/>
    <w:rsid w:val="00EA7788"/>
    <w:rsid w:val="00EB066D"/>
    <w:rsid w:val="00EB1176"/>
    <w:rsid w:val="00EB11FC"/>
    <w:rsid w:val="00EB35FF"/>
    <w:rsid w:val="00EB3F36"/>
    <w:rsid w:val="00EB4520"/>
    <w:rsid w:val="00EB4F24"/>
    <w:rsid w:val="00EB5392"/>
    <w:rsid w:val="00EB66F7"/>
    <w:rsid w:val="00EB70AE"/>
    <w:rsid w:val="00EB7BD3"/>
    <w:rsid w:val="00EC0AB1"/>
    <w:rsid w:val="00EC2ECF"/>
    <w:rsid w:val="00EC42AA"/>
    <w:rsid w:val="00EC528C"/>
    <w:rsid w:val="00EC57D7"/>
    <w:rsid w:val="00EC5BC7"/>
    <w:rsid w:val="00EC5CE4"/>
    <w:rsid w:val="00EC6E53"/>
    <w:rsid w:val="00EC6F13"/>
    <w:rsid w:val="00EC73CA"/>
    <w:rsid w:val="00EC79A8"/>
    <w:rsid w:val="00ED1356"/>
    <w:rsid w:val="00ED198A"/>
    <w:rsid w:val="00ED445B"/>
    <w:rsid w:val="00ED4F6E"/>
    <w:rsid w:val="00ED4FEA"/>
    <w:rsid w:val="00ED7696"/>
    <w:rsid w:val="00ED79A6"/>
    <w:rsid w:val="00ED7FB1"/>
    <w:rsid w:val="00EE101C"/>
    <w:rsid w:val="00EE24AB"/>
    <w:rsid w:val="00EE2F2D"/>
    <w:rsid w:val="00EE323A"/>
    <w:rsid w:val="00EE3458"/>
    <w:rsid w:val="00EE393D"/>
    <w:rsid w:val="00EE3E18"/>
    <w:rsid w:val="00EE51B1"/>
    <w:rsid w:val="00EE610F"/>
    <w:rsid w:val="00EE6B10"/>
    <w:rsid w:val="00EE72F3"/>
    <w:rsid w:val="00EE7BBC"/>
    <w:rsid w:val="00EF011D"/>
    <w:rsid w:val="00EF019E"/>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22A9"/>
    <w:rsid w:val="00F12643"/>
    <w:rsid w:val="00F12915"/>
    <w:rsid w:val="00F12F5A"/>
    <w:rsid w:val="00F133CD"/>
    <w:rsid w:val="00F14248"/>
    <w:rsid w:val="00F14995"/>
    <w:rsid w:val="00F15710"/>
    <w:rsid w:val="00F15B74"/>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2B8F"/>
    <w:rsid w:val="00F32E0E"/>
    <w:rsid w:val="00F33221"/>
    <w:rsid w:val="00F33FE8"/>
    <w:rsid w:val="00F3485D"/>
    <w:rsid w:val="00F35C04"/>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DBD"/>
    <w:rsid w:val="00F50996"/>
    <w:rsid w:val="00F510B3"/>
    <w:rsid w:val="00F53797"/>
    <w:rsid w:val="00F54D15"/>
    <w:rsid w:val="00F54F31"/>
    <w:rsid w:val="00F55B4C"/>
    <w:rsid w:val="00F56762"/>
    <w:rsid w:val="00F568AA"/>
    <w:rsid w:val="00F56FF8"/>
    <w:rsid w:val="00F571DE"/>
    <w:rsid w:val="00F605A5"/>
    <w:rsid w:val="00F608F2"/>
    <w:rsid w:val="00F61186"/>
    <w:rsid w:val="00F6180C"/>
    <w:rsid w:val="00F61D1F"/>
    <w:rsid w:val="00F62934"/>
    <w:rsid w:val="00F635BA"/>
    <w:rsid w:val="00F64065"/>
    <w:rsid w:val="00F645C9"/>
    <w:rsid w:val="00F64888"/>
    <w:rsid w:val="00F64BF4"/>
    <w:rsid w:val="00F64ED3"/>
    <w:rsid w:val="00F65C42"/>
    <w:rsid w:val="00F66471"/>
    <w:rsid w:val="00F67210"/>
    <w:rsid w:val="00F6738E"/>
    <w:rsid w:val="00F67D76"/>
    <w:rsid w:val="00F67F33"/>
    <w:rsid w:val="00F7200E"/>
    <w:rsid w:val="00F7347A"/>
    <w:rsid w:val="00F7454C"/>
    <w:rsid w:val="00F749AC"/>
    <w:rsid w:val="00F75E77"/>
    <w:rsid w:val="00F7606C"/>
    <w:rsid w:val="00F77530"/>
    <w:rsid w:val="00F777F7"/>
    <w:rsid w:val="00F77EF0"/>
    <w:rsid w:val="00F8042B"/>
    <w:rsid w:val="00F80881"/>
    <w:rsid w:val="00F81291"/>
    <w:rsid w:val="00F84817"/>
    <w:rsid w:val="00F84E55"/>
    <w:rsid w:val="00F85EDC"/>
    <w:rsid w:val="00F86E1E"/>
    <w:rsid w:val="00F87022"/>
    <w:rsid w:val="00F87A03"/>
    <w:rsid w:val="00F87CA1"/>
    <w:rsid w:val="00F9078F"/>
    <w:rsid w:val="00F90C8A"/>
    <w:rsid w:val="00F91875"/>
    <w:rsid w:val="00F92C39"/>
    <w:rsid w:val="00F9384E"/>
    <w:rsid w:val="00F93AB9"/>
    <w:rsid w:val="00F965C0"/>
    <w:rsid w:val="00F96BA2"/>
    <w:rsid w:val="00F96E93"/>
    <w:rsid w:val="00F971AC"/>
    <w:rsid w:val="00F976A8"/>
    <w:rsid w:val="00FA0B45"/>
    <w:rsid w:val="00FA0C06"/>
    <w:rsid w:val="00FA12E8"/>
    <w:rsid w:val="00FA26BF"/>
    <w:rsid w:val="00FA29E4"/>
    <w:rsid w:val="00FA585E"/>
    <w:rsid w:val="00FA66A6"/>
    <w:rsid w:val="00FA6C7E"/>
    <w:rsid w:val="00FA6D1B"/>
    <w:rsid w:val="00FA7CF8"/>
    <w:rsid w:val="00FB02B1"/>
    <w:rsid w:val="00FB108E"/>
    <w:rsid w:val="00FB1B8C"/>
    <w:rsid w:val="00FB2640"/>
    <w:rsid w:val="00FB28A1"/>
    <w:rsid w:val="00FB3E5C"/>
    <w:rsid w:val="00FB506B"/>
    <w:rsid w:val="00FB746D"/>
    <w:rsid w:val="00FC061C"/>
    <w:rsid w:val="00FC078F"/>
    <w:rsid w:val="00FC149E"/>
    <w:rsid w:val="00FC36F6"/>
    <w:rsid w:val="00FC5265"/>
    <w:rsid w:val="00FC5594"/>
    <w:rsid w:val="00FC7CAA"/>
    <w:rsid w:val="00FD03F0"/>
    <w:rsid w:val="00FD0C33"/>
    <w:rsid w:val="00FD1252"/>
    <w:rsid w:val="00FD1724"/>
    <w:rsid w:val="00FD35F3"/>
    <w:rsid w:val="00FD3911"/>
    <w:rsid w:val="00FD3AEF"/>
    <w:rsid w:val="00FD3FBC"/>
    <w:rsid w:val="00FD4201"/>
    <w:rsid w:val="00FD52DA"/>
    <w:rsid w:val="00FD5B5D"/>
    <w:rsid w:val="00FD5C61"/>
    <w:rsid w:val="00FD6CDC"/>
    <w:rsid w:val="00FD7A01"/>
    <w:rsid w:val="00FE0150"/>
    <w:rsid w:val="00FE0ED8"/>
    <w:rsid w:val="00FE0F4C"/>
    <w:rsid w:val="00FE1C57"/>
    <w:rsid w:val="00FE291F"/>
    <w:rsid w:val="00FE2F30"/>
    <w:rsid w:val="00FE3F47"/>
    <w:rsid w:val="00FE4A2A"/>
    <w:rsid w:val="00FE565D"/>
    <w:rsid w:val="00FE5E77"/>
    <w:rsid w:val="00FE641E"/>
    <w:rsid w:val="00FE65B6"/>
    <w:rsid w:val="00FE6C2F"/>
    <w:rsid w:val="00FE727C"/>
    <w:rsid w:val="00FE798C"/>
    <w:rsid w:val="00FE7AC6"/>
    <w:rsid w:val="00FF071E"/>
    <w:rsid w:val="00FF1A4C"/>
    <w:rsid w:val="00FF24B6"/>
    <w:rsid w:val="00FF4626"/>
    <w:rsid w:val="00FF4EB8"/>
    <w:rsid w:val="00FF515A"/>
    <w:rsid w:val="00FF5A30"/>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557843"/>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557843"/>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image" Target="media/image8.jpg"/><Relationship Id="rId39" Type="http://schemas.openxmlformats.org/officeDocument/2006/relationships/hyperlink" Target="https://www.nature.com/articles/d41586-021-00883-6" TargetMode="External"/><Relationship Id="rId21" Type="http://schemas.openxmlformats.org/officeDocument/2006/relationships/hyperlink" Target="https://psychologie.uqam.ca/wp-content/uploads/sites/73/2021/01/Prd_-final-adopte%CC%81-copie.pdf" TargetMode="External"/><Relationship Id="rId34" Type="http://schemas.openxmlformats.org/officeDocument/2006/relationships/hyperlink" Target="https://psyarxiv.com/" TargetMode="External"/><Relationship Id="rId42" Type="http://schemas.openxmlformats.org/officeDocument/2006/relationships/hyperlink" Target="https://frq.gouv.qc.ca/revues_predatrices/" TargetMode="External"/><Relationship Id="rId47" Type="http://schemas.openxmlformats.org/officeDocument/2006/relationships/hyperlink" Target="https://psysciacc.org/" TargetMode="External"/><Relationship Id="rId50" Type="http://schemas.openxmlformats.org/officeDocument/2006/relationships/hyperlink" Target="http://statcheck.io/" TargetMode="External"/><Relationship Id="rId55" Type="http://schemas.openxmlformats.org/officeDocument/2006/relationships/hyperlink" Target="https://doi.org/10.1177/1745691612459059" TargetMode="External"/><Relationship Id="rId63" Type="http://schemas.openxmlformats.org/officeDocument/2006/relationships/hyperlink" Target="https://doi.org/10.1080/02763869.2020.1704597" TargetMode="External"/><Relationship Id="rId68" Type="http://schemas.openxmlformats.org/officeDocument/2006/relationships/hyperlink" Target="https://doi.org/10.1027/1864-9335/a000192" TargetMode="External"/><Relationship Id="rId76" Type="http://schemas.openxmlformats.org/officeDocument/2006/relationships/hyperlink" Target="https://behavioralscientist.org/psychologys-increased-rigor-is-good-news-but-is-it-only-good-news/" TargetMode="External"/><Relationship Id="rId7" Type="http://schemas.openxmlformats.org/officeDocument/2006/relationships/endnotes" Target="endnotes.xml"/><Relationship Id="rId71" Type="http://schemas.openxmlformats.org/officeDocument/2006/relationships/hyperlink" Target="https://osf.io/2jt9u"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rempsyc.remi-theriault.com/articles/table" TargetMode="External"/><Relationship Id="rId11" Type="http://schemas.openxmlformats.org/officeDocument/2006/relationships/image" Target="media/image2.png"/><Relationship Id="rId24"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2" Type="http://schemas.openxmlformats.org/officeDocument/2006/relationships/hyperlink" Target="https://www.apa.org/topics/research/data-science" TargetMode="External"/><Relationship Id="rId37" Type="http://schemas.openxmlformats.org/officeDocument/2006/relationships/hyperlink" Target="https://help.osf.io/article/230-preprint-faqs" TargetMode="External"/><Relationship Id="rId40" Type="http://schemas.openxmlformats.org/officeDocument/2006/relationships/hyperlink" Target="https://oaaustralasia.org/2021/05/25/what-are-the-different-types-of-open-access/"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osf.io/v7ndz" TargetMode="External"/><Relationship Id="rId58" Type="http://schemas.openxmlformats.org/officeDocument/2006/relationships/hyperlink" Target="https://doi.org/10.1162/qss_a_00043" TargetMode="External"/><Relationship Id="rId66" Type="http://schemas.openxmlformats.org/officeDocument/2006/relationships/hyperlink" Target="https://doi.org/10.1177/2515245917747656" TargetMode="External"/><Relationship Id="rId74" Type="http://schemas.openxmlformats.org/officeDocument/2006/relationships/hyperlink" Target="https://doi.org/10.1038/533147a" TargetMode="External"/><Relationship Id="rId79" Type="http://schemas.openxmlformats.org/officeDocument/2006/relationships/hyperlink" Target="https://doi.org/10.3389/fpsyg.2016.01832" TargetMode="External"/><Relationship Id="rId5" Type="http://schemas.openxmlformats.org/officeDocument/2006/relationships/webSettings" Target="webSettings.xml"/><Relationship Id="rId61" Type="http://schemas.openxmlformats.org/officeDocument/2006/relationships/hyperlink" Target="https://doi.org/doi:10.1098/rsos.220099" TargetMode="External"/><Relationship Id="rId82" Type="http://schemas.openxmlformats.org/officeDocument/2006/relationships/fontTable" Target="fontTable.xml"/><Relationship Id="rId10" Type="http://schemas.openxmlformats.org/officeDocument/2006/relationships/hyperlink" Target="https://vusci.blog/2020/04/17/reproducibilitea-blends-and-flavors/" TargetMode="External"/><Relationship Id="rId19" Type="http://schemas.openxmlformats.org/officeDocument/2006/relationships/hyperlink" Target="https://arstechnica.com/science/2019/02/the-replication-crisis-may-also-be-a-theory-crisis/" TargetMode="External"/><Relationship Id="rId31" Type="http://schemas.openxmlformats.org/officeDocument/2006/relationships/hyperlink" Target="https://datahowler.wordpress.com/2016/09/10/no-more-excuses-r-is-better-than-spss-for-psychology-undergrads-and-students-agree/" TargetMode="External"/><Relationship Id="rId44" Type="http://schemas.openxmlformats.org/officeDocument/2006/relationships/hyperlink" Target="https://frq.gouv.qc.ca/revues_predatrices/" TargetMode="External"/><Relationship Id="rId52" Type="http://schemas.openxmlformats.org/officeDocument/2006/relationships/hyperlink" Target="https://doi.org/10.1038/s41562-018-0399-z" TargetMode="External"/><Relationship Id="rId6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5" Type="http://schemas.openxmlformats.org/officeDocument/2006/relationships/hyperlink" Target="https://doi.org/10.1371/journal.pone.0253129" TargetMode="External"/><Relationship Id="rId73" Type="http://schemas.openxmlformats.org/officeDocument/2006/relationships/hyperlink" Target="https://doi.org/10.1080/09515089.2022.2113771" TargetMode="External"/><Relationship Id="rId78" Type="http://schemas.openxmlformats.org/officeDocument/2006/relationships/hyperlink" Target="https://doi.org/10.1177/1745691612463078" TargetMode="External"/><Relationship Id="rId8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osf.io/" TargetMode="External"/><Relationship Id="rId27" Type="http://schemas.openxmlformats.org/officeDocument/2006/relationships/image" Target="media/image9.jpg"/><Relationship Id="rId30" Type="http://schemas.openxmlformats.org/officeDocument/2006/relationships/hyperlink" Target="http://statcheck.io/" TargetMode="External"/><Relationship Id="rId35" Type="http://schemas.openxmlformats.org/officeDocument/2006/relationships/hyperlink" Target="https://twitter.com/syeducation/status/1452724624651866119" TargetMode="External"/><Relationship Id="rId43" Type="http://schemas.openxmlformats.org/officeDocument/2006/relationships/hyperlink" Target="https://uqam-ca.libguides.com/editeurs-predateurs/" TargetMode="External"/><Relationship Id="rId48" Type="http://schemas.openxmlformats.org/officeDocument/2006/relationships/hyperlink" Target="https://osf.io/2jt9u/" TargetMode="External"/><Relationship Id="rId56" Type="http://schemas.openxmlformats.org/officeDocument/2006/relationships/hyperlink" Target="https://doi.org/10.1177/1745691612462587" TargetMode="External"/><Relationship Id="rId64" Type="http://schemas.openxmlformats.org/officeDocument/2006/relationships/hyperlink" Target="https://doi.org/10.1371/journal.pmed.0020124" TargetMode="External"/><Relationship Id="rId69" Type="http://schemas.openxmlformats.org/officeDocument/2006/relationships/hyperlink" Target="https://doi.org/10.3758/s13428-015-0664-2" TargetMode="External"/><Relationship Id="rId77" Type="http://schemas.openxmlformats.org/officeDocument/2006/relationships/hyperlink" Target="https://doi.org/10.1001/jama.2017.21168"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www.R-project.org/" TargetMode="External"/><Relationship Id="rId80"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hyperlink" Target="https://osf.io/" TargetMode="External"/><Relationship Id="rId33" Type="http://schemas.openxmlformats.org/officeDocument/2006/relationships/image" Target="media/image10.jpg"/><Relationship Id="rId38" Type="http://schemas.openxmlformats.org/officeDocument/2006/relationships/hyperlink" Target="https://frq.gouv.qc.ca/science-ouverte/" TargetMode="External"/><Relationship Id="rId46" Type="http://schemas.openxmlformats.org/officeDocument/2006/relationships/hyperlink" Target="https://osf.io/" TargetMode="External"/><Relationship Id="rId59" Type="http://schemas.openxmlformats.org/officeDocument/2006/relationships/hyperlink" Target="https://doi.org/10.7554/eLife.52646" TargetMode="External"/><Relationship Id="rId67" Type="http://schemas.openxmlformats.org/officeDocument/2006/relationships/hyperlink" Target="https://doi.org/doi:10.1073/pnas.170827411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coalition-s.org/action-plan-for-diamond-open-access/" TargetMode="External"/><Relationship Id="rId54" Type="http://schemas.openxmlformats.org/officeDocument/2006/relationships/hyperlink" Target="https://psychologie.uqam.ca/wp-content/uploads/sites/73/2021/01/Prd_-final-adopte%CC%81-copie.pdf" TargetMode="External"/><Relationship Id="rId62" Type="http://schemas.openxmlformats.org/officeDocument/2006/relationships/hyperlink" Target="https://doi.org/10.1007/s11192-019-03301-x" TargetMode="External"/><Relationship Id="rId70" Type="http://schemas.openxmlformats.org/officeDocument/2006/relationships/hyperlink" Target="https://doi.org/doi:10.1126/science.aac4716" TargetMode="External"/><Relationship Id="rId75" Type="http://schemas.openxmlformats.org/officeDocument/2006/relationships/hyperlink" Target="https://doi.org/10.1371/journal.pcbi.1010139"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jpg"/><Relationship Id="rId28" Type="http://schemas.openxmlformats.org/officeDocument/2006/relationships/hyperlink" Target="https://easystats.github.io/report/index.html" TargetMode="External"/><Relationship Id="rId36" Type="http://schemas.openxmlformats.org/officeDocument/2006/relationships/hyperlink" Target="https://help.osf.io/article/230-preprint-faq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frq.gouv.qc.ca/app/uploads/2022/06/politique-libre-acces-revisee_v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707</Words>
  <Characters>66731</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3</cp:revision>
  <cp:lastPrinted>2023-03-15T19:09:00Z</cp:lastPrinted>
  <dcterms:created xsi:type="dcterms:W3CDTF">2023-03-22T23:10:00Z</dcterms:created>
  <dcterms:modified xsi:type="dcterms:W3CDTF">2023-03-22T23:12:00Z</dcterms:modified>
</cp:coreProperties>
</file>